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A0C5B8" w14:textId="2EB299DE" w:rsidR="00D726EE" w:rsidRPr="00D726EE" w:rsidRDefault="00045C7F" w:rsidP="00D726EE">
      <w:pPr>
        <w:autoSpaceDE w:val="0"/>
        <w:autoSpaceDN w:val="0"/>
        <w:adjustRightInd w:val="0"/>
        <w:spacing w:before="120" w:after="240"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0" w:name="_Hlk220493961"/>
      <w:bookmarkStart w:id="1" w:name="_Hlk220494065"/>
      <w:r w:rsidRPr="003907C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Supplementary </w:t>
      </w:r>
      <w:r w:rsidR="003B333D">
        <w:rPr>
          <w:rFonts w:ascii="Times New Roman" w:eastAsia="Times New Roman" w:hAnsi="Times New Roman" w:cs="Times New Roman"/>
          <w:b/>
          <w:bCs/>
          <w:sz w:val="24"/>
          <w:szCs w:val="24"/>
        </w:rPr>
        <w:t>Material</w:t>
      </w:r>
    </w:p>
    <w:p w14:paraId="4F8DCE6F" w14:textId="27C3B846" w:rsidR="00045C7F" w:rsidRPr="003907C6" w:rsidRDefault="00045C7F" w:rsidP="00C1383C">
      <w:pPr>
        <w:spacing w:before="120"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4015CD">
        <w:rPr>
          <w:rFonts w:ascii="Times New Roman" w:hAnsi="Times New Roman" w:cs="Times New Roman"/>
          <w:b/>
          <w:sz w:val="24"/>
          <w:szCs w:val="24"/>
        </w:rPr>
        <w:t>S</w:t>
      </w:r>
      <w:r w:rsidR="00AF76C2" w:rsidRPr="003907C6">
        <w:rPr>
          <w:rFonts w:ascii="Times New Roman" w:hAnsi="Times New Roman" w:cs="Times New Roman"/>
          <w:b/>
          <w:sz w:val="24"/>
          <w:szCs w:val="24"/>
        </w:rPr>
        <w:t>1</w:t>
      </w:r>
      <w:r w:rsidR="004015CD">
        <w:rPr>
          <w:rFonts w:ascii="Times New Roman" w:hAnsi="Times New Roman" w:cs="Times New Roman"/>
          <w:b/>
          <w:sz w:val="24"/>
          <w:szCs w:val="24"/>
        </w:rPr>
        <w:t>.</w:t>
      </w:r>
      <w:r w:rsidRPr="003907C6">
        <w:rPr>
          <w:rFonts w:ascii="Times New Roman" w:hAnsi="Times New Roman" w:cs="Times New Roman"/>
          <w:sz w:val="24"/>
          <w:szCs w:val="24"/>
        </w:rPr>
        <w:t xml:space="preserve"> Primers</w:t>
      </w:r>
      <w:r w:rsidRPr="003907C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907C6">
        <w:rPr>
          <w:rFonts w:ascii="Times New Roman" w:hAnsi="Times New Roman" w:cs="Times New Roman"/>
          <w:sz w:val="24"/>
          <w:szCs w:val="24"/>
        </w:rPr>
        <w:t>used in the study.</w:t>
      </w:r>
    </w:p>
    <w:tbl>
      <w:tblPr>
        <w:tblStyle w:val="TableGrid"/>
        <w:tblW w:w="1530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1475"/>
        <w:gridCol w:w="2718"/>
        <w:gridCol w:w="3773"/>
        <w:gridCol w:w="986"/>
        <w:gridCol w:w="1457"/>
        <w:gridCol w:w="1291"/>
        <w:gridCol w:w="1980"/>
      </w:tblGrid>
      <w:tr w:rsidR="0017325D" w:rsidRPr="003907C6" w14:paraId="2EBC7F43" w14:textId="77777777" w:rsidTr="00B57DB4">
        <w:trPr>
          <w:trHeight w:val="432"/>
          <w:jc w:val="center"/>
        </w:trPr>
        <w:tc>
          <w:tcPr>
            <w:tcW w:w="1620" w:type="dxa"/>
            <w:tcBorders>
              <w:top w:val="single" w:sz="8" w:space="0" w:color="auto"/>
              <w:bottom w:val="single" w:sz="4" w:space="0" w:color="auto"/>
            </w:tcBorders>
            <w:noWrap/>
            <w:vAlign w:val="center"/>
            <w:hideMark/>
          </w:tcPr>
          <w:p w14:paraId="736F00D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Primer</w:t>
            </w:r>
          </w:p>
        </w:tc>
        <w:tc>
          <w:tcPr>
            <w:tcW w:w="1475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480644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Category</w:t>
            </w:r>
          </w:p>
        </w:tc>
        <w:tc>
          <w:tcPr>
            <w:tcW w:w="2718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C94549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Function</w:t>
            </w:r>
          </w:p>
        </w:tc>
        <w:tc>
          <w:tcPr>
            <w:tcW w:w="3773" w:type="dxa"/>
            <w:tcBorders>
              <w:top w:val="single" w:sz="8" w:space="0" w:color="auto"/>
              <w:bottom w:val="single" w:sz="4" w:space="0" w:color="auto"/>
            </w:tcBorders>
            <w:noWrap/>
            <w:vAlign w:val="center"/>
            <w:hideMark/>
          </w:tcPr>
          <w:p w14:paraId="717EA37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Sequence (5‘to 3‘) F/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251C7F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Gene ID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6708647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Reference Sequence (GenBank accession)</w:t>
            </w:r>
          </w:p>
        </w:tc>
        <w:tc>
          <w:tcPr>
            <w:tcW w:w="1291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5DC12D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Amplicon size(bp)</w:t>
            </w:r>
          </w:p>
        </w:tc>
        <w:tc>
          <w:tcPr>
            <w:tcW w:w="19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6CB425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907C6">
              <w:rPr>
                <w:rFonts w:ascii="Times New Roman" w:eastAsia="Times New Roman" w:hAnsi="Times New Roman" w:cs="Times New Roman"/>
                <w:b/>
              </w:rPr>
              <w:t>Reference</w:t>
            </w:r>
          </w:p>
        </w:tc>
      </w:tr>
      <w:tr w:rsidR="0017325D" w:rsidRPr="003907C6" w14:paraId="10584EF0" w14:textId="77777777" w:rsidTr="00B57DB4">
        <w:trPr>
          <w:trHeight w:val="432"/>
          <w:jc w:val="center"/>
        </w:trPr>
        <w:tc>
          <w:tcPr>
            <w:tcW w:w="162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106AF2A7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flaA</w:t>
            </w:r>
            <w:proofErr w:type="spellEnd"/>
          </w:p>
        </w:tc>
        <w:tc>
          <w:tcPr>
            <w:tcW w:w="1475" w:type="dxa"/>
            <w:tcBorders>
              <w:top w:val="single" w:sz="4" w:space="0" w:color="auto"/>
              <w:bottom w:val="nil"/>
            </w:tcBorders>
            <w:vAlign w:val="center"/>
          </w:tcPr>
          <w:p w14:paraId="71EBA4D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Motility</w:t>
            </w:r>
          </w:p>
        </w:tc>
        <w:tc>
          <w:tcPr>
            <w:tcW w:w="2718" w:type="dxa"/>
            <w:tcBorders>
              <w:top w:val="single" w:sz="4" w:space="0" w:color="auto"/>
              <w:bottom w:val="nil"/>
            </w:tcBorders>
            <w:vAlign w:val="center"/>
          </w:tcPr>
          <w:p w14:paraId="781ECFF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Polar flagella</w:t>
            </w:r>
          </w:p>
        </w:tc>
        <w:tc>
          <w:tcPr>
            <w:tcW w:w="3773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511C780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GGACTAAACCGTATCGCTGAAA</w:t>
            </w:r>
          </w:p>
          <w:p w14:paraId="4C350A1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/GGCTGCCCATAGAAAGCATTACA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29D10FFD" w14:textId="13FEADB5" w:rsidR="00425420" w:rsidRPr="003907C6" w:rsidRDefault="00230F67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ot found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14:paraId="545F2B8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Q433373.1</w:t>
            </w:r>
          </w:p>
        </w:tc>
        <w:tc>
          <w:tcPr>
            <w:tcW w:w="1291" w:type="dxa"/>
            <w:tcBorders>
              <w:top w:val="single" w:sz="4" w:space="0" w:color="auto"/>
              <w:bottom w:val="nil"/>
            </w:tcBorders>
            <w:vAlign w:val="center"/>
          </w:tcPr>
          <w:p w14:paraId="621508D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28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  <w:vAlign w:val="center"/>
          </w:tcPr>
          <w:p w14:paraId="5C003E06" w14:textId="14CDF02E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bd6da3b9-b53d-4fd6-acaf-5f4d02752ee8"/>
                <w:id w:val="1152025339"/>
                <w:placeholder>
                  <w:docPart w:val="47097092B5CF4E4BA9DD8C13914F9954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2NmVhMDQ2LWY2YmQtNDg5Zi05YThkLWVkMWFiODE2ZjgzOSIsIlJhbmdlTGVuZ3RoIjoz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XSwiRm9ybWF0dGVkVGV4dCI6eyIkaWQiOiIyMSIsIkNvdW50IjoxLCJUZXh0VW5pdHMiOlt7IiRpZCI6IjIyIiwiRm9udFN0eWxlIjp7IiRpZCI6IjIzIiwiTmV1dHJhbCI6dHJ1ZX0sIlJlYWRpbmdPcmRlciI6MSwiVGV4dCI6IlsxXSJ9XX0sIlRhZyI6IkNpdGF2aVBsYWNlaG9sZGVyI2JkNmRhM2I5LWI1M2QtNGZkNi1hY2FmLTVmNGQwMjc1MmVlOCIsIlRleHQiOiJbMV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3539E1EC" w14:textId="77777777" w:rsidTr="00B57DB4">
        <w:trPr>
          <w:trHeight w:val="432"/>
          <w:jc w:val="center"/>
        </w:trPr>
        <w:tc>
          <w:tcPr>
            <w:tcW w:w="1620" w:type="dxa"/>
            <w:tcBorders>
              <w:top w:val="nil"/>
            </w:tcBorders>
            <w:noWrap/>
            <w:vAlign w:val="center"/>
          </w:tcPr>
          <w:p w14:paraId="26D9101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flgB</w:t>
            </w:r>
            <w:proofErr w:type="spellEnd"/>
          </w:p>
        </w:tc>
        <w:tc>
          <w:tcPr>
            <w:tcW w:w="1475" w:type="dxa"/>
            <w:tcBorders>
              <w:top w:val="nil"/>
            </w:tcBorders>
            <w:vAlign w:val="center"/>
          </w:tcPr>
          <w:p w14:paraId="704B70C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Motility</w:t>
            </w:r>
          </w:p>
        </w:tc>
        <w:tc>
          <w:tcPr>
            <w:tcW w:w="2718" w:type="dxa"/>
            <w:tcBorders>
              <w:top w:val="nil"/>
            </w:tcBorders>
            <w:vAlign w:val="center"/>
          </w:tcPr>
          <w:p w14:paraId="1932C9D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Polar flagella</w:t>
            </w:r>
          </w:p>
        </w:tc>
        <w:tc>
          <w:tcPr>
            <w:tcW w:w="3773" w:type="dxa"/>
            <w:tcBorders>
              <w:top w:val="nil"/>
            </w:tcBorders>
            <w:vAlign w:val="center"/>
          </w:tcPr>
          <w:p w14:paraId="4C7598C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TACATCCAGAGGCACTCAAT</w:t>
            </w:r>
          </w:p>
          <w:p w14:paraId="56726D5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/AACTTAGGTCTTTCGCCAAGTA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7EDAAB0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952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5DF28D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tcBorders>
              <w:top w:val="nil"/>
            </w:tcBorders>
            <w:vAlign w:val="center"/>
          </w:tcPr>
          <w:p w14:paraId="7D2FAEE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03</w:t>
            </w:r>
          </w:p>
        </w:tc>
        <w:tc>
          <w:tcPr>
            <w:tcW w:w="1980" w:type="dxa"/>
            <w:tcBorders>
              <w:top w:val="nil"/>
            </w:tcBorders>
            <w:vAlign w:val="center"/>
          </w:tcPr>
          <w:p w14:paraId="2954CC99" w14:textId="33E7B7AE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6f24a1e1-3073-4205-899b-c97861f83414"/>
                <w:id w:val="479279265"/>
                <w:placeholder>
                  <w:docPart w:val="9DF7BD8666C047A7ACF0AD60750769B9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wZjAxYzliLTBkY2UtNGYyMC1hYjM0LTdiZWNkMDUwNDQ1MyIsIlJhbmdlTGVuZ3RoIjozLCJSZWZlcmVuY2VJZCI6IjBkOGYxMTVlLWRkMDYtNDcxZi1iZTJhLTIzZDFlZmM5NmE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Gh1YW5neFxcQXBwRGF0YVxcTG9jYWxcXFRlbXBcXHo0ZHBvbzRqLmpwZyIsIlVyaVN0cmluZyI6IjBkOGYxMTVlLWRkMDYtNDcxZi1iZTJhLTIzZDFlZmM5NmEyZ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GFtYmlvL292YWUwNTk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5My9sYW1iaW8vb3ZhZTA1OSIsIlVyaVN0cmluZyI6Imh0dHBzOi8vZG9pLm9yZy8xMC4xMDkzL2xhbWJpby9vdmFlMDU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3LTA4VDA5OjEzOjMyIiwiTW9kaWZpZWRCeSI6Il9YaWEgSHVhbmciLCJJZCI6ImM2OWE4YjAyLTFmYzEtNDZjYy04MDA3LTJiNzkwZjFhOTFmNSIsIk1vZGlmaWVkT24iOiIyMDI1LTA3LTA4VDA5OjEzOjMy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g5MDY4MzkiLCJVcmlTdHJpbmciOiJodHRwOi8vd3d3Lm5jYmkubmxtLm5paC5nb3YvcHVibWVkLzM4OTA2ODM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13F067CD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55623E6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flgL</w:t>
            </w:r>
            <w:proofErr w:type="spellEnd"/>
          </w:p>
        </w:tc>
        <w:tc>
          <w:tcPr>
            <w:tcW w:w="1475" w:type="dxa"/>
            <w:vAlign w:val="center"/>
          </w:tcPr>
          <w:p w14:paraId="3501BC4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Motility</w:t>
            </w:r>
          </w:p>
        </w:tc>
        <w:tc>
          <w:tcPr>
            <w:tcW w:w="2718" w:type="dxa"/>
            <w:vAlign w:val="center"/>
          </w:tcPr>
          <w:p w14:paraId="1E9FEF9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Polar flagella</w:t>
            </w:r>
          </w:p>
        </w:tc>
        <w:tc>
          <w:tcPr>
            <w:tcW w:w="3773" w:type="dxa"/>
            <w:vAlign w:val="center"/>
            <w:hideMark/>
          </w:tcPr>
          <w:p w14:paraId="78B755D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GTCAGCGTCCACCACTT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CGGCTCTGACTTACTGCTA</w:t>
            </w:r>
          </w:p>
        </w:tc>
        <w:tc>
          <w:tcPr>
            <w:tcW w:w="0" w:type="auto"/>
            <w:vAlign w:val="center"/>
          </w:tcPr>
          <w:p w14:paraId="2C65C93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962</w:t>
            </w:r>
          </w:p>
        </w:tc>
        <w:tc>
          <w:tcPr>
            <w:tcW w:w="0" w:type="auto"/>
            <w:vAlign w:val="center"/>
          </w:tcPr>
          <w:p w14:paraId="57E60DC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P066246.1</w:t>
            </w:r>
          </w:p>
        </w:tc>
        <w:tc>
          <w:tcPr>
            <w:tcW w:w="1291" w:type="dxa"/>
            <w:vAlign w:val="center"/>
          </w:tcPr>
          <w:p w14:paraId="2FABD60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41</w:t>
            </w:r>
          </w:p>
        </w:tc>
        <w:tc>
          <w:tcPr>
            <w:tcW w:w="1980" w:type="dxa"/>
            <w:vAlign w:val="center"/>
          </w:tcPr>
          <w:p w14:paraId="6E3F7820" w14:textId="16476207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359affaf-9501-46d1-9101-1d081180ce58"/>
                <w:id w:val="509187050"/>
                <w:placeholder>
                  <w:docPart w:val="0B12248B0D4A4069BA0D5B618ABC921B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MjhkNzk0LTEzZWUtNGI5Mi05ZmM2LTRjYzU2MzFmMmVjZiIsIlJhbmdlTGVuZ3RoIjoz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XSwiRm9ybWF0dGVkVGV4dCI6eyIkaWQiOiIyMSIsIkNvdW50IjoxLCJUZXh0VW5pdHMiOlt7IiRpZCI6IjIyIiwiRm9udFN0eWxlIjp7IiRpZCI6IjIzIiwiTmV1dHJhbCI6dHJ1ZX0sIlJlYWRpbmdPcmRlciI6MSwiVGV4dCI6IlsxXSJ9XX0sIlRhZyI6IkNpdGF2aVBsYWNlaG9sZGVyIzM1OWFmZmFmLTk1MDEtNDZkMS05MTAxLTFkMDgxMTgwY2U1OCIsIlRleHQiOiJbMV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3E6962AA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08CAE6D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3907C6">
              <w:rPr>
                <w:rFonts w:ascii="Times New Roman" w:eastAsia="Times New Roman" w:hAnsi="Times New Roman" w:cs="Times New Roman"/>
                <w:i/>
              </w:rPr>
              <w:t>mam7</w:t>
            </w:r>
          </w:p>
        </w:tc>
        <w:tc>
          <w:tcPr>
            <w:tcW w:w="1475" w:type="dxa"/>
            <w:vAlign w:val="center"/>
          </w:tcPr>
          <w:p w14:paraId="6B065E8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dhesion</w:t>
            </w:r>
          </w:p>
        </w:tc>
        <w:tc>
          <w:tcPr>
            <w:tcW w:w="2718" w:type="dxa"/>
            <w:vAlign w:val="center"/>
          </w:tcPr>
          <w:p w14:paraId="6E65697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Multivalent Adhesion Molecule 7; mediating host binding and initiation of infection.</w:t>
            </w:r>
          </w:p>
        </w:tc>
        <w:tc>
          <w:tcPr>
            <w:tcW w:w="3773" w:type="dxa"/>
            <w:vAlign w:val="center"/>
            <w:hideMark/>
          </w:tcPr>
          <w:p w14:paraId="438CB16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TTGGCGTCAGCAGCAATTC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GCCAGGAACGATAGTGAGG</w:t>
            </w:r>
          </w:p>
        </w:tc>
        <w:tc>
          <w:tcPr>
            <w:tcW w:w="0" w:type="auto"/>
            <w:vAlign w:val="center"/>
          </w:tcPr>
          <w:p w14:paraId="077ECA4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1189118</w:t>
            </w:r>
          </w:p>
        </w:tc>
        <w:tc>
          <w:tcPr>
            <w:tcW w:w="0" w:type="auto"/>
            <w:vAlign w:val="center"/>
          </w:tcPr>
          <w:p w14:paraId="262219E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054850D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49</w:t>
            </w:r>
          </w:p>
        </w:tc>
        <w:tc>
          <w:tcPr>
            <w:tcW w:w="1980" w:type="dxa"/>
            <w:vAlign w:val="center"/>
          </w:tcPr>
          <w:p w14:paraId="4251279C" w14:textId="4379FDAD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b5f9d3eb-7c5c-4b41-bf78-dedcd66c10e5"/>
                <w:id w:val="-1387877513"/>
                <w:placeholder>
                  <w:docPart w:val="61846E46B4A242429AAD7566647826F6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hMmQ4MmU5LTMxNmEtNDc0MC04MTU4LTAyN2Y3MDgzYTU1ZiIsIlJhbmdlTGVuZ3RoIjozLCJSZWZlcmVuY2VJZCI6IjYwODIyYmNkLWFlZjktNGM4Zi05NTNkLWIzMzJiODE4N2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bWljYi4yMDIyLjg0MDYyOCIsIlVyaVN0cmluZyI6Imh0dHBzOi8vZG9pLm9yZy8xMC4zMzg5L2ZtaWNiLjIwMjIuODQwN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NmNWJhMTk1LTRkNDMtNDdmYi04ZmVkLTMxNTlhYzlkOWNlNyIsIk1vZGlmaWVkT24iOiIyMDI1LTA1LTI2VDA5OjIx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ZnJvbnRpZXJzaW4ub3JnL2pvdXJuYWxzL21pY3JvYmlvbG9neS9hcnRpY2xlcy8xMC4zMzg5L2ZtaWNiLjIwMjIuODQwNjI4IiwiVXJpU3RyaW5nIjoiaHR0cHM6Ly93d3cuZnJvbnRpZXJzaW4ub3JnL2pvdXJuYWxzL21pY3JvYmlvbG9neS9hcnRpY2xlcy8xMC4zMzg5L2ZtaWNiLjIwMjIuODQwNj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zhjYTZhODItMzI1OS00N2JiLTkzYjEtMzRlYzIyMjM3MzI5IiwiTW9kaWZpZWRPbiI6IjIwMjUtMDUtMjZUMDk6MjE6MTYiLCJQcm9qZWN0Ijp7IiRyZWYiOiI4In19XSwiT3JnYW5pemF0aW9ucyI6W10sIk90aGVyc0ludm9sdmVkIjpbXSwiUGVyaW9kaWNhbCI6eyIkaWQiOiIxO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jVmOWQzZWItN2M1Yy00YjQxLWJmNzgtZGVkY2Q2NmMxMGU1IiwiVGV4dCI6IlszXSIsIldBSVZlcnNpb24iOiI3LjAuNy4xIn0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3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0E3013BC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6BFAE92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gbpA</w:t>
            </w:r>
            <w:proofErr w:type="spellEnd"/>
          </w:p>
        </w:tc>
        <w:tc>
          <w:tcPr>
            <w:tcW w:w="1475" w:type="dxa"/>
            <w:vAlign w:val="center"/>
          </w:tcPr>
          <w:p w14:paraId="13D03FE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dhesion</w:t>
            </w:r>
          </w:p>
        </w:tc>
        <w:tc>
          <w:tcPr>
            <w:tcW w:w="2718" w:type="dxa"/>
            <w:vAlign w:val="center"/>
          </w:tcPr>
          <w:p w14:paraId="372FA78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hitin/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GlcNAc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>-binding adhesin mediating environmental and intestinal attachment.</w:t>
            </w:r>
          </w:p>
        </w:tc>
        <w:tc>
          <w:tcPr>
            <w:tcW w:w="3773" w:type="dxa"/>
            <w:vAlign w:val="center"/>
            <w:hideMark/>
          </w:tcPr>
          <w:p w14:paraId="3A3ACB7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CTCACTCTTACCGCAGAG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AAGGTTGCCATCGGTATCT</w:t>
            </w:r>
          </w:p>
        </w:tc>
        <w:tc>
          <w:tcPr>
            <w:tcW w:w="0" w:type="auto"/>
            <w:vAlign w:val="center"/>
          </w:tcPr>
          <w:p w14:paraId="7C9D9EB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1192294</w:t>
            </w:r>
          </w:p>
        </w:tc>
        <w:tc>
          <w:tcPr>
            <w:tcW w:w="0" w:type="auto"/>
            <w:vAlign w:val="center"/>
          </w:tcPr>
          <w:p w14:paraId="45DF2C5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1DB61A7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91</w:t>
            </w:r>
          </w:p>
        </w:tc>
        <w:tc>
          <w:tcPr>
            <w:tcW w:w="1980" w:type="dxa"/>
            <w:vAlign w:val="center"/>
          </w:tcPr>
          <w:p w14:paraId="6E214A66" w14:textId="0D54861D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d35215fb-8b84-4191-ad31-b21345459bde"/>
                <w:id w:val="37090964"/>
                <w:placeholder>
                  <w:docPart w:val="61846E46B4A242429AAD7566647826F6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N2I5ZDBhLTY2M2UtNDg5NC05Nzg2LTg1MGYzNzQ5MDA4MyIsIlJhbmdlTGVuZ3RoIjozLCJSZWZlcmVuY2VJZCI6IjYwODIyYmNkLWFlZjktNGM4Zi05NTNkLWIzMzJiODE4N2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bWljYi4yMDIyLjg0MDYyOCIsIlVyaVN0cmluZyI6Imh0dHBzOi8vZG9pLm9yZy8xMC4zMzg5L2ZtaWNiLjIwMjIuODQwN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NmNWJhMTk1LTRkNDMtNDdmYi04ZmVkLTMxNTlhYzlkOWNlNyIsIk1vZGlmaWVkT24iOiIyMDI1LTA1LTI2VDA5OjIx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ZnJvbnRpZXJzaW4ub3JnL2pvdXJuYWxzL21pY3JvYmlvbG9neS9hcnRpY2xlcy8xMC4zMzg5L2ZtaWNiLjIwMjIuODQwNjI4IiwiVXJpU3RyaW5nIjoiaHR0cHM6Ly93d3cuZnJvbnRpZXJzaW4ub3JnL2pvdXJuYWxzL21pY3JvYmlvbG9neS9hcnRpY2xlcy8xMC4zMzg5L2ZtaWNiLjIwMjIuODQwNj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zhjYTZhODItMzI1OS00N2JiLTkzYjEtMzRlYzIyMjM3MzI5IiwiTW9kaWZpZWRPbiI6IjIwMjUtMDUtMjZUMDk6MjE6MTYiLCJQcm9qZWN0Ijp7IiRyZWYiOiI4In19XSwiT3JnYW5pemF0aW9ucyI6W10sIk90aGVyc0ludm9sdmVkIjpbXSwiUGVyaW9kaWNhbCI6eyIkaWQiOiIxO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ZDM1MjE1ZmItOGI4NC00MTkxLWFkMzEtYjIxMzQ1NDU5YmRlIiwiVGV4dCI6IlszXSIsIldBSVZlcnNpb24iOiI3LjAuNy4xIn0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3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6E78C3" w14:paraId="516CBC92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6571BD5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lastRenderedPageBreak/>
              <w:t>mshA</w:t>
            </w:r>
            <w:proofErr w:type="spellEnd"/>
          </w:p>
        </w:tc>
        <w:tc>
          <w:tcPr>
            <w:tcW w:w="1475" w:type="dxa"/>
            <w:vAlign w:val="center"/>
          </w:tcPr>
          <w:p w14:paraId="57793BE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dhesion</w:t>
            </w:r>
          </w:p>
        </w:tc>
        <w:tc>
          <w:tcPr>
            <w:tcW w:w="2718" w:type="dxa"/>
            <w:vAlign w:val="center"/>
          </w:tcPr>
          <w:p w14:paraId="60FBAE1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Mannose-sensitive haemagglutinin (MSHA) crucial for surface adhesion and early biofilm attachment.</w:t>
            </w:r>
          </w:p>
        </w:tc>
        <w:tc>
          <w:tcPr>
            <w:tcW w:w="3773" w:type="dxa"/>
            <w:vAlign w:val="center"/>
            <w:hideMark/>
          </w:tcPr>
          <w:p w14:paraId="325353E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CTTAGCCGTACTCGTTGCT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GTAGTTGGCGGAGCATACA</w:t>
            </w:r>
          </w:p>
        </w:tc>
        <w:tc>
          <w:tcPr>
            <w:tcW w:w="0" w:type="auto"/>
            <w:vAlign w:val="center"/>
          </w:tcPr>
          <w:p w14:paraId="41C73FD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1436</w:t>
            </w:r>
          </w:p>
        </w:tc>
        <w:tc>
          <w:tcPr>
            <w:tcW w:w="0" w:type="auto"/>
            <w:vAlign w:val="center"/>
          </w:tcPr>
          <w:p w14:paraId="13E9741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7E17BE1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60</w:t>
            </w:r>
          </w:p>
        </w:tc>
        <w:tc>
          <w:tcPr>
            <w:tcW w:w="1980" w:type="dxa"/>
            <w:vAlign w:val="center"/>
          </w:tcPr>
          <w:p w14:paraId="6FE57956" w14:textId="6B2F1879" w:rsidR="00425420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1d544b33-ce71-4a58-9ce8-09dda7ac7e41"/>
                <w:id w:val="-829445333"/>
                <w:placeholder>
                  <w:docPart w:val="61846E46B4A242429AAD7566647826F6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NWRmNzc0LWRmZjktNDk1ZC1hMWZiLTgwZWIwNmU4MzBiNSIsIlJhbmdlTGVuZ3RoIjoyLCJSZWZlcmVuY2VJZCI6IjYwODIyYmNkLWFlZjktNGM4Zi05NTNkLWIzMzJiODE4N2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bWljYi4yMDIyLjg0MDYyOCIsIlVyaVN0cmluZyI6Imh0dHBzOi8vZG9pLm9yZy8xMC4zMzg5L2ZtaWNiLjIwMjIuODQwN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NmNWJhMTk1LTRkNDMtNDdmYi04ZmVkLTMxNTlhYzlkOWNlNyIsIk1vZGlmaWVkT24iOiIyMDI1LTA1LTI2VDA5OjIx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ZnJvbnRpZXJzaW4ub3JnL2pvdXJuYWxzL21pY3JvYmlvbG9neS9hcnRpY2xlcy8xMC4zMzg5L2ZtaWNiLjIwMjIuODQwNjI4IiwiVXJpU3RyaW5nIjoiaHR0cHM6Ly93d3cuZnJvbnRpZXJzaW4ub3JnL2pvdXJuYWxzL21pY3JvYmlvbG9neS9hcnRpY2xlcy8xMC4zMzg5L2ZtaWNiLjIwMjIuODQwNj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zhjYTZhODItMzI1OS00N2JiLTkzYjEtMzRlYzIyMjM3MzI5IiwiTW9kaWZpZWRPbiI6IjIwMjUtMDUtMjZUMDk6MjE6MTYiLCJQcm9qZWN0Ijp7IiRyZWYiOiI4In19XSwiT3JnYW5pemF0aW9ucyI6W10sIk90aGVyc0ludm9sdmVkIjpbXSwiUGVyaW9kaWNhbCI6eyIkaWQiOiIxO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A3L3MwMDI0OC0wMTctMTAyNS04IiwiVXJpU3RyaW5nIjoiaHR0cHM6Ly9kb2kub3JnLzEwLjEwMDcvczAwMjQ4LTAxNy0xMDI1L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ODJhYjdlNWYtNjU3MC00OWVmLWFjYTAtMTRjZjI3OWJlZDEyIiwiTW9kaWZpZWRPbiI6IjIwMjUtMDUtMjZUMDk6MjE6M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2RvaS5vcmcvMTAuMTAwNy9zMDAyNDgtMDE3LTEwMjUtOCIsIlVyaVN0cmluZyI6Imh0dHBzOi8vZG9pLm9yZy8xMC4xMDA3L3MwMDI0OC0wMTctMTAyNS0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3, 4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1225794A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538B0F45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mshD</w:t>
            </w:r>
            <w:proofErr w:type="spellEnd"/>
          </w:p>
        </w:tc>
        <w:tc>
          <w:tcPr>
            <w:tcW w:w="1475" w:type="dxa"/>
            <w:vAlign w:val="center"/>
          </w:tcPr>
          <w:p w14:paraId="18D5A8EE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Adhesion</w:t>
            </w:r>
          </w:p>
        </w:tc>
        <w:tc>
          <w:tcPr>
            <w:tcW w:w="2718" w:type="dxa"/>
            <w:vAlign w:val="center"/>
          </w:tcPr>
          <w:p w14:paraId="57BE644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MSHA pilus-associated protein contrib</w:t>
            </w:r>
            <w:r w:rsidRPr="003907C6">
              <w:rPr>
                <w:rFonts w:ascii="Times New Roman" w:eastAsia="Times New Roman" w:hAnsi="Times New Roman" w:cs="Times New Roman"/>
              </w:rPr>
              <w:t>uting to adhesion and biofilm formation.</w:t>
            </w:r>
          </w:p>
        </w:tc>
        <w:tc>
          <w:tcPr>
            <w:tcW w:w="3773" w:type="dxa"/>
            <w:vAlign w:val="center"/>
            <w:hideMark/>
          </w:tcPr>
          <w:p w14:paraId="3E1A3CB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GCG TGG TTT TGA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TGA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 GAA CA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CA GTG TCA GAG GTT GAG TG</w:t>
            </w:r>
          </w:p>
        </w:tc>
        <w:tc>
          <w:tcPr>
            <w:tcW w:w="0" w:type="auto"/>
            <w:vAlign w:val="center"/>
          </w:tcPr>
          <w:p w14:paraId="0F97ACB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240</w:t>
            </w:r>
          </w:p>
        </w:tc>
        <w:tc>
          <w:tcPr>
            <w:tcW w:w="0" w:type="auto"/>
            <w:vAlign w:val="center"/>
          </w:tcPr>
          <w:p w14:paraId="48C9D4D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01F6958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68</w:t>
            </w:r>
          </w:p>
        </w:tc>
        <w:sdt>
          <w:sdtPr>
            <w:rPr>
              <w:rFonts w:ascii="Times New Roman" w:hAnsi="Times New Roman" w:cs="Times New Roman"/>
              <w:color w:val="000000"/>
            </w:rPr>
            <w:alias w:val="To edit, see citavi.com/edit"/>
            <w:tag w:val="CitaviPlaceholder#958e18a9-5c1c-fd95-a368-eec4b9b2cb23"/>
            <w:id w:val="-1541275431"/>
          </w:sdtPr>
          <w:sdtEndPr/>
          <w:sdtContent>
            <w:tc>
              <w:tcPr>
                <w:tcW w:w="1980" w:type="dxa"/>
                <w:vAlign w:val="center"/>
              </w:tcPr>
              <w:p w14:paraId="6BD2D440" w14:textId="14494395" w:rsidR="00425420" w:rsidRPr="003907C6" w:rsidRDefault="00425420" w:rsidP="00C1383C">
                <w:pPr>
                  <w:spacing w:line="360" w:lineRule="auto"/>
                  <w:jc w:val="center"/>
                  <w:rPr>
                    <w:rFonts w:ascii="Times New Roman" w:eastAsia="Times New Roman" w:hAnsi="Times New Roman" w:cs="Times New Roman"/>
                  </w:rPr>
                </w:pP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TBkMjg4LTVmMGUtMGQxZi02ZDg4LTI1OWVjYTJjNWI5OCIsIlJhbmdlTGVuZ3RoIjozLCJSZWZlcmVuY2VJZCI6ImUxNmVkMzhhLWY5NjAtNDVmYy1iMTcwLWQzZDFjNjAzZjd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9pLm9yZy8xMC4xMDkzL2ZlbXNlYy9maXYwMzUiLCJVcmlTdHJpbmciOiJodHRwczovL2RvaS5vcmcvMTAuMTA5My9mZW1zZWMvZml2MD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jc0N2ViYjMtZWEyNS00ZTQ5LWE1ZjAtMTZmZmFiYmNkYWViIiwiTW9kaWZpZWRPbiI6IjIwMjUtMDUtMjZUMDk6MjE6M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ZlbXNlYy9maXYwMzUiLCJVcmlTdHJpbmciOiJodHRwczovL2RvaS5vcmcvMTAuMTA5My9mZW1zZWMvZml2MD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}</w:instrText>
                </w: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5]</w:t>
                </w: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p>
            </w:tc>
          </w:sdtContent>
        </w:sdt>
      </w:tr>
      <w:tr w:rsidR="0017325D" w:rsidRPr="006E78C3" w14:paraId="4843667C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42AAD4C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pilA</w:t>
            </w:r>
            <w:proofErr w:type="spellEnd"/>
          </w:p>
        </w:tc>
        <w:tc>
          <w:tcPr>
            <w:tcW w:w="1475" w:type="dxa"/>
            <w:vAlign w:val="center"/>
          </w:tcPr>
          <w:p w14:paraId="2EB2191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dhesion</w:t>
            </w:r>
          </w:p>
        </w:tc>
        <w:tc>
          <w:tcPr>
            <w:tcW w:w="2718" w:type="dxa"/>
            <w:vAlign w:val="center"/>
          </w:tcPr>
          <w:p w14:paraId="017A04D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ype IV pili, adhesion, biofilm formation</w:t>
            </w:r>
          </w:p>
        </w:tc>
        <w:tc>
          <w:tcPr>
            <w:tcW w:w="3773" w:type="dxa"/>
            <w:vAlign w:val="center"/>
            <w:hideMark/>
          </w:tcPr>
          <w:p w14:paraId="4118726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GCTGAGCTGCATTACCAA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TGCAGCGTCTCTTGTGAAC</w:t>
            </w:r>
          </w:p>
        </w:tc>
        <w:tc>
          <w:tcPr>
            <w:tcW w:w="0" w:type="auto"/>
            <w:vAlign w:val="center"/>
          </w:tcPr>
          <w:p w14:paraId="61E92857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038</w:t>
            </w:r>
          </w:p>
        </w:tc>
        <w:tc>
          <w:tcPr>
            <w:tcW w:w="0" w:type="auto"/>
            <w:vAlign w:val="center"/>
          </w:tcPr>
          <w:p w14:paraId="48BD77E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27ACF09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94</w:t>
            </w:r>
          </w:p>
        </w:tc>
        <w:tc>
          <w:tcPr>
            <w:tcW w:w="1980" w:type="dxa"/>
            <w:vAlign w:val="center"/>
          </w:tcPr>
          <w:p w14:paraId="3097BD3C" w14:textId="36B22214" w:rsidR="00425420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c2464b96-c164-40c1-91e1-58c33755a460"/>
                <w:id w:val="-1235149532"/>
                <w:placeholder>
                  <w:docPart w:val="61846E46B4A242429AAD7566647826F6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iNWUyMGQ5LWNjNTYtNDEyZS05MTU1LWI5MjdmNGIzOWIwNCIsIlJhbmdlTGVuZ3RoIjoyLCJSZWZlcmVuY2VJZCI6IjYwODIyYmNkLWFlZjktNGM4Zi05NTNkLWIzMzJiODE4N2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bWljYi4yMDIyLjg0MDYyOCIsIlVyaVN0cmluZyI6Imh0dHBzOi8vZG9pLm9yZy8xMC4zMzg5L2ZtaWNiLjIwMjIuODQwN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NmNWJhMTk1LTRkNDMtNDdmYi04ZmVkLTMxNTlhYzlkOWNlNyIsIk1vZGlmaWVkT24iOiIyMDI1LTA1LTI2VDA5OjIx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ZnJvbnRpZXJzaW4ub3JnL2pvdXJuYWxzL21pY3JvYmlvbG9neS9hcnRpY2xlcy8xMC4zMzg5L2ZtaWNiLjIwMjIuODQwNjI4IiwiVXJpU3RyaW5nIjoiaHR0cHM6Ly93d3cuZnJvbnRpZXJzaW4ub3JnL2pvdXJuYWxzL21pY3JvYmlvbG9neS9hcnRpY2xlcy8xMC4zMzg5L2ZtaWNiLjIwMjIuODQwNj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zhjYTZhODItMzI1OS00N2JiLTkzYjEtMzRlYzIyMjM3MzI5IiwiTW9kaWZpZWRPbiI6IjIwMjUtMDUtMjZUMDk6MjE6MTYiLCJQcm9qZWN0Ijp7IiRyZWYiOiI4In19XSwiT3JnYW5pemF0aW9ucyI6W10sIk90aGVyc0ludm9sdmVkIjpbXSwiUGVyaW9kaWNhbCI6eyIkaWQiOiIxO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A3L3MwMDI0OC0wMTctMTAyNS04IiwiVXJpU3RyaW5nIjoiaHR0cHM6Ly9kb2kub3JnLzEwLjEwMDcvczAwMjQ4LTAxNy0xMDI1L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ODJhYjdlNWYtNjU3MC00OWVmLWFjYTAtMTRjZjI3OWJlZDEyIiwiTW9kaWZpZWRPbiI6IjIwMjUtMDUtMjZUMDk6MjE6MTY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2RvaS5vcmcvMTAuMTAwNy9zMDAyNDgtMDE3LTEwMjUtOCIsIlVyaVN0cmluZyI6Imh0dHBzOi8vZG9pLm9yZy8xMC4xMDA3L3MwMDI0OC0wMTctMTAyNS0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3, 4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66A2F2D3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5CBF8C05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ompW</w:t>
            </w:r>
            <w:proofErr w:type="spellEnd"/>
          </w:p>
        </w:tc>
        <w:tc>
          <w:tcPr>
            <w:tcW w:w="1475" w:type="dxa"/>
            <w:vAlign w:val="center"/>
          </w:tcPr>
          <w:p w14:paraId="3B6B8803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Surface Attachment</w:t>
            </w:r>
          </w:p>
        </w:tc>
        <w:tc>
          <w:tcPr>
            <w:tcW w:w="2718" w:type="dxa"/>
            <w:vAlign w:val="center"/>
          </w:tcPr>
          <w:p w14:paraId="274DC00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Outer membrane protein invo</w:t>
            </w:r>
            <w:r w:rsidRPr="003907C6">
              <w:rPr>
                <w:rFonts w:ascii="Times New Roman" w:eastAsia="Times New Roman" w:hAnsi="Times New Roman" w:cs="Times New Roman"/>
              </w:rPr>
              <w:t>lved in surface interaction and environmental adaptation</w:t>
            </w:r>
          </w:p>
        </w:tc>
        <w:tc>
          <w:tcPr>
            <w:tcW w:w="3773" w:type="dxa"/>
            <w:vAlign w:val="center"/>
          </w:tcPr>
          <w:p w14:paraId="6CCC4CF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CG TGT CAC CAA GTG TTT TC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GT GGC TGA ATG GTG TTG C</w:t>
            </w:r>
          </w:p>
        </w:tc>
        <w:tc>
          <w:tcPr>
            <w:tcW w:w="0" w:type="auto"/>
            <w:vAlign w:val="center"/>
          </w:tcPr>
          <w:p w14:paraId="74B2898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775</w:t>
            </w:r>
          </w:p>
        </w:tc>
        <w:tc>
          <w:tcPr>
            <w:tcW w:w="0" w:type="auto"/>
            <w:vAlign w:val="center"/>
          </w:tcPr>
          <w:p w14:paraId="0054125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3450298F" w14:textId="164E404E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 w:themeColor="text1"/>
              </w:rPr>
              <w:t>NA*</w:t>
            </w:r>
          </w:p>
        </w:tc>
        <w:sdt>
          <w:sdtPr>
            <w:rPr>
              <w:rFonts w:ascii="Times New Roman" w:hAnsi="Times New Roman" w:cs="Times New Roman"/>
              <w:color w:val="000000"/>
            </w:rPr>
            <w:alias w:val="To edit, see citavi.com/edit"/>
            <w:tag w:val="CitaviPlaceholder#1ba3bc8a-2135-0181-1280-e893128dfc67"/>
            <w:id w:val="-1912913451"/>
          </w:sdtPr>
          <w:sdtEndPr/>
          <w:sdtContent>
            <w:tc>
              <w:tcPr>
                <w:tcW w:w="1980" w:type="dxa"/>
                <w:vAlign w:val="center"/>
              </w:tcPr>
              <w:p w14:paraId="02573543" w14:textId="3A624515" w:rsidR="00425420" w:rsidRPr="003907C6" w:rsidRDefault="00425420" w:rsidP="00C1383C">
                <w:pPr>
                  <w:spacing w:line="360" w:lineRule="auto"/>
                  <w:jc w:val="center"/>
                  <w:rPr>
                    <w:rFonts w:ascii="Times New Roman" w:eastAsia="Times New Roman" w:hAnsi="Times New Roman" w:cs="Times New Roman"/>
                  </w:rPr>
                </w:pP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NGZmODcxLTc0NjUtMThiMy03OTZmLTAwOGZiODIxM2I2YSIsIlJhbmdlTGVuZ3RoIjozLCJSZWZlcmVuY2VJZCI6ImUxNmVkMzhhLWY5NjAtNDVmYy1iMTcwLWQzZDFjNjAzZjd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9pLm9yZy8xMC4xMDkzL2ZlbXNlYy9maXYwMzUiLCJVcmlTdHJpbmciOiJodHRwczovL2RvaS5vcmcvMTAuMTA5My9mZW1zZWMvZml2MD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jc0N2ViYjMtZWEyNS00ZTQ5LWE1ZjAtMTZmZmFiYmNkYWViIiwiTW9kaWZpZWRPbiI6IjIwMjUtMDUtMjZUMDk6MjE6M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ZlbXNlYy9maXYwMzUiLCJVcmlTdHJpbmciOiJodHRwczovL2RvaS5vcmcvMTAuMTA5My9mZW1zZWMvZml2MD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}</w:instrText>
                </w: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5]</w:t>
                </w:r>
                <w:r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p>
            </w:tc>
          </w:sdtContent>
        </w:sdt>
      </w:tr>
      <w:tr w:rsidR="0017325D" w:rsidRPr="003907C6" w14:paraId="56B66AFE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144A7E4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luxS</w:t>
            </w:r>
            <w:proofErr w:type="spellEnd"/>
          </w:p>
        </w:tc>
        <w:tc>
          <w:tcPr>
            <w:tcW w:w="1475" w:type="dxa"/>
            <w:vAlign w:val="center"/>
          </w:tcPr>
          <w:p w14:paraId="08DBD47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7472D58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Autoinducer binding domain-containing </w:t>
            </w:r>
            <w:proofErr w:type="spellStart"/>
            <w:proofErr w:type="gramStart"/>
            <w:r w:rsidRPr="003907C6">
              <w:rPr>
                <w:rFonts w:ascii="Times New Roman" w:eastAsia="Times New Roman" w:hAnsi="Times New Roman" w:cs="Times New Roman"/>
              </w:rPr>
              <w:t>protein;QS</w:t>
            </w:r>
            <w:proofErr w:type="spellEnd"/>
            <w:proofErr w:type="gramEnd"/>
            <w:r w:rsidRPr="003907C6">
              <w:rPr>
                <w:rFonts w:ascii="Times New Roman" w:eastAsia="Times New Roman" w:hAnsi="Times New Roman" w:cs="Times New Roman"/>
              </w:rPr>
              <w:t xml:space="preserve"> regulator</w:t>
            </w:r>
          </w:p>
        </w:tc>
        <w:tc>
          <w:tcPr>
            <w:tcW w:w="3773" w:type="dxa"/>
            <w:vAlign w:val="center"/>
            <w:hideMark/>
          </w:tcPr>
          <w:p w14:paraId="7476CFB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GATTTTGTTCTGGCTTTCCACTT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GGATGTCGCACTGGTTTTTAC</w:t>
            </w:r>
          </w:p>
        </w:tc>
        <w:tc>
          <w:tcPr>
            <w:tcW w:w="0" w:type="auto"/>
            <w:vAlign w:val="center"/>
          </w:tcPr>
          <w:p w14:paraId="0D0BB5D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052</w:t>
            </w:r>
          </w:p>
        </w:tc>
        <w:tc>
          <w:tcPr>
            <w:tcW w:w="0" w:type="auto"/>
            <w:vAlign w:val="center"/>
          </w:tcPr>
          <w:p w14:paraId="154CA80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P066246.1</w:t>
            </w:r>
          </w:p>
        </w:tc>
        <w:tc>
          <w:tcPr>
            <w:tcW w:w="1291" w:type="dxa"/>
            <w:vAlign w:val="center"/>
          </w:tcPr>
          <w:p w14:paraId="38D76FC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1980" w:type="dxa"/>
            <w:vAlign w:val="center"/>
          </w:tcPr>
          <w:p w14:paraId="3BE837EE" w14:textId="0DE6B2C1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b7d6c5af-930f-4924-9ab7-b0a10723d35e"/>
                <w:id w:val="829103234"/>
                <w:placeholder>
                  <w:docPart w:val="51EF650970034518BC63E209E04F44B8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ODVkM2U5LTNjZTItNDgxMC1iM2FlLTZhMzQwNWI2Nzc0MyIsIlJhbmdlTGVuZ3RoIjoz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XSwiRm9ybWF0dGVkVGV4dCI6eyIkaWQiOiIyMSIsIkNvdW50IjoxLCJUZXh0VW5pdHMiOlt7IiRpZCI6IjIyIiwiRm9udFN0eWxlIjp7IiRpZCI6IjIzIiwiTmV1dHJhbCI6dHJ1ZX0sIlJlYWRpbmdPcmRlciI6MSwiVGV4dCI6IlsxXSJ9XX0sIlRhZyI6IkNpdGF2aVBsYWNlaG9sZGVyI2I3ZDZjNWFmLTkzMGYtNDkyNC05YWI3LWIwYTEwNzIzZDM1ZSIsIlRleHQiOiJbMV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49B05FC1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2F3381B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luxM</w:t>
            </w:r>
            <w:proofErr w:type="spellEnd"/>
          </w:p>
        </w:tc>
        <w:tc>
          <w:tcPr>
            <w:tcW w:w="1475" w:type="dxa"/>
            <w:vAlign w:val="center"/>
          </w:tcPr>
          <w:p w14:paraId="660340F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25DFF92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HAI-1 (AI-1) autoinducer synthase of the Vibrio QS system.</w:t>
            </w:r>
          </w:p>
        </w:tc>
        <w:tc>
          <w:tcPr>
            <w:tcW w:w="3773" w:type="dxa"/>
            <w:vAlign w:val="center"/>
          </w:tcPr>
          <w:p w14:paraId="1C663A9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GCCCTTGTTGTCACTTTCT</w:t>
            </w:r>
          </w:p>
          <w:p w14:paraId="18E187A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/CGTTGGTTCCAGTCTTGGATTA</w:t>
            </w:r>
          </w:p>
        </w:tc>
        <w:tc>
          <w:tcPr>
            <w:tcW w:w="0" w:type="auto"/>
            <w:vAlign w:val="center"/>
          </w:tcPr>
          <w:p w14:paraId="1F1D9CE9" w14:textId="2F0C02CF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t xml:space="preserve"> </w:t>
            </w:r>
            <w:r w:rsidR="0017325D" w:rsidRPr="003907C6">
              <w:rPr>
                <w:rFonts w:ascii="Times New Roman" w:hAnsi="Times New Roman" w:cs="Times New Roman"/>
              </w:rPr>
              <w:t>Not found</w:t>
            </w:r>
          </w:p>
        </w:tc>
        <w:tc>
          <w:tcPr>
            <w:tcW w:w="0" w:type="auto"/>
            <w:vAlign w:val="center"/>
          </w:tcPr>
          <w:p w14:paraId="4E195390" w14:textId="5BB815E1" w:rsidR="00425420" w:rsidRPr="003907C6" w:rsidRDefault="0017325D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t xml:space="preserve"> </w:t>
            </w:r>
            <w:r w:rsidRPr="003907C6">
              <w:rPr>
                <w:rFonts w:ascii="Times New Roman" w:hAnsi="Times New Roman" w:cs="Times New Roman"/>
              </w:rPr>
              <w:t>Not found</w:t>
            </w:r>
          </w:p>
        </w:tc>
        <w:tc>
          <w:tcPr>
            <w:tcW w:w="1291" w:type="dxa"/>
            <w:vAlign w:val="center"/>
          </w:tcPr>
          <w:p w14:paraId="3CA788A4" w14:textId="0A7C99EF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A*</w:t>
            </w:r>
          </w:p>
        </w:tc>
        <w:tc>
          <w:tcPr>
            <w:tcW w:w="1980" w:type="dxa"/>
            <w:vAlign w:val="center"/>
          </w:tcPr>
          <w:p w14:paraId="0231C071" w14:textId="08F70C56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539b5140-1da3-4391-a657-e727afbd903d"/>
                <w:id w:val="1415746415"/>
                <w:placeholder>
                  <w:docPart w:val="E79D7CAD82A64FEEA015F8EE4D7C37CC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mZDFkZjdjLWMzNjAtNGI3Ni04MWM0LWEwY2RhNGY5OTQzMiIsIlJhbmdlTGVuZ3RoIjoyLCJSZWZlcmVuY2VJZCI6Ijg4NTc4OTQyLWZkMzMtNGM0OS1iNTBkLWMwNTFiYWQ0Yjc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bW1pLjE1MTEzIiwiVXJpU3RyaW5nIjoiaHR0cHM6Ly9kb2kub3JnLzEwLjExMTEvbW1pLjE1MT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g3NjU1ZjJjLTZjNDYtNGY1YS05YjAyLTQzOTg4MmM4ZDgxZSIsIk1vZGlmaWVkT24iOiIyMDI1LTA1LTI2VDA5OjIx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xMTEvbW1pLjE1MTEzIiwiVXJpU3RyaW5nIjoiaHR0cHM6Ly9kb2kub3JnLzEwLjExMTEvbW1pLjE1MT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Oi8vYmlvcnhpdi5vcmcvY29udGVudC9lYXJseS8yMDIxLzA1LzEwLzIwMjAuMDMuMzEuMDE5MzA3LmFic3RyYWN0IiwiVXJpU3RyaW5nIjoiaHR0cDovL2Jpb3J4aXYub3JnL2NvbnRlbnQvZWFybHkvMjAyMS8wNS8xMC8yMDIwLjAzLjMxLjAxOTMwNy5hYnN0cmFjd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WGlhIEh1YW5nIiwiQ3JlYXRlZE9uIjoiMjAyNS0xMi0wMVQwOTo1OTowOCIsIk1vZGlmaWVkQnkiOiJfWGlhIEh1YW5nIiwiSWQiOiJjOTk5NmMyNy1jYjFhLTRkNjAtOGVhNy1hMGFmMzE1NDU4NGIiLCJNb2RpZmllZE9uIjoiMjAyNS0xMi0wMVQwOTo1OTowO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MDEvMjAyMC4wMy4zMS4wMTkzMDciLCJVcmlTdHJpbmciOiJodHRwczovL2RvaS5vcmcvMTAuMTEwMS8yMDIwLjAzLjMxLjAxOTMw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6, 7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68D36A65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0E564B8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aphA</w:t>
            </w:r>
            <w:proofErr w:type="spellEnd"/>
          </w:p>
        </w:tc>
        <w:tc>
          <w:tcPr>
            <w:tcW w:w="1475" w:type="dxa"/>
            <w:vAlign w:val="center"/>
          </w:tcPr>
          <w:p w14:paraId="1F9B5CE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2648810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Acid phosphatase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AphA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; Low-cell-density master </w:t>
            </w:r>
            <w:r w:rsidRPr="003907C6">
              <w:rPr>
                <w:rFonts w:ascii="Times New Roman" w:eastAsia="Times New Roman" w:hAnsi="Times New Roman" w:cs="Times New Roman"/>
              </w:rPr>
              <w:lastRenderedPageBreak/>
              <w:t>regulator promoting adhesion and early biofilm genes.</w:t>
            </w:r>
          </w:p>
        </w:tc>
        <w:tc>
          <w:tcPr>
            <w:tcW w:w="3773" w:type="dxa"/>
            <w:vAlign w:val="center"/>
            <w:hideMark/>
          </w:tcPr>
          <w:p w14:paraId="468AEBB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lastRenderedPageBreak/>
              <w:t>ACACCCAACCGTTCGTGAT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TTGAAGGCGTTGCGTAGTAAG</w:t>
            </w:r>
          </w:p>
        </w:tc>
        <w:tc>
          <w:tcPr>
            <w:tcW w:w="0" w:type="auto"/>
            <w:vAlign w:val="center"/>
          </w:tcPr>
          <w:p w14:paraId="5A80D2B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312</w:t>
            </w:r>
          </w:p>
        </w:tc>
        <w:tc>
          <w:tcPr>
            <w:tcW w:w="0" w:type="auto"/>
            <w:vAlign w:val="center"/>
          </w:tcPr>
          <w:p w14:paraId="1B1FD80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P066246.1</w:t>
            </w:r>
          </w:p>
        </w:tc>
        <w:tc>
          <w:tcPr>
            <w:tcW w:w="1291" w:type="dxa"/>
            <w:vAlign w:val="center"/>
          </w:tcPr>
          <w:p w14:paraId="2FAE299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62</w:t>
            </w:r>
          </w:p>
        </w:tc>
        <w:tc>
          <w:tcPr>
            <w:tcW w:w="1980" w:type="dxa"/>
            <w:vAlign w:val="center"/>
          </w:tcPr>
          <w:p w14:paraId="477EDC3A" w14:textId="2B5B7D93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9fd9ff44-88ca-4834-96c0-e7afcc934ed7"/>
                <w:id w:val="-55248387"/>
                <w:placeholder>
                  <w:docPart w:val="51EF650970034518BC63E209E04F44B8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NTU4YjAwLTE2MGMtNGVhMi1iY2UyLTkzZmIwMzFkYTUzNiIsIlJhbmdlTGVuZ3RoIjoz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XSwiRm9ybWF0dGVkVGV4dCI6eyIkaWQiOiIyMSIsIkNvdW50IjoxLCJUZXh0VW5pdHMiOlt7IiRpZCI6IjIyIiwiRm9udFN0eWxlIjp7IiRpZCI6IjIzIiwiTmV1dHJhbCI6dHJ1ZX0sIlJlYWRpbmdPcmRlciI6MSwiVGV4dCI6IlsxXSJ9XX0sIlRhZyI6IkNpdGF2aVBsYWNlaG9sZGVyIzlmZDlmZjQ0LTg4Y2EtNDgzNC05NmMwLWU3YWZjYzkzNGVkNyIsIlRleHQiOiJbMV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0FE72CD7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11A58FE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opaR</w:t>
            </w:r>
            <w:proofErr w:type="spellEnd"/>
          </w:p>
        </w:tc>
        <w:tc>
          <w:tcPr>
            <w:tcW w:w="1475" w:type="dxa"/>
            <w:vAlign w:val="center"/>
          </w:tcPr>
          <w:p w14:paraId="178EDB1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5E77444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Transcriptional regulator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OpaR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>; High-cell-density master regulator repressing motility and modulating virulence/biofilm.</w:t>
            </w:r>
          </w:p>
        </w:tc>
        <w:tc>
          <w:tcPr>
            <w:tcW w:w="3773" w:type="dxa"/>
            <w:vAlign w:val="center"/>
            <w:hideMark/>
          </w:tcPr>
          <w:p w14:paraId="2083A34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GTCTACCAACCGCACTAACC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TGAAGCGGTTTGCTTGTACG</w:t>
            </w:r>
          </w:p>
        </w:tc>
        <w:tc>
          <w:tcPr>
            <w:tcW w:w="0" w:type="auto"/>
            <w:vAlign w:val="center"/>
          </w:tcPr>
          <w:p w14:paraId="751C815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1190031</w:t>
            </w:r>
          </w:p>
        </w:tc>
        <w:tc>
          <w:tcPr>
            <w:tcW w:w="0" w:type="auto"/>
            <w:vAlign w:val="center"/>
          </w:tcPr>
          <w:p w14:paraId="619A9B3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0341078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54</w:t>
            </w:r>
          </w:p>
        </w:tc>
        <w:tc>
          <w:tcPr>
            <w:tcW w:w="1980" w:type="dxa"/>
            <w:vAlign w:val="center"/>
          </w:tcPr>
          <w:p w14:paraId="70C9FC76" w14:textId="11622ACB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5c843772-b512-42eb-ba20-591dd7a908dc"/>
                <w:id w:val="1344051585"/>
                <w:placeholder>
                  <w:docPart w:val="6EFDAC8F55754AD7BE2ABE10CEBC359B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ZGYzODE2LTFjNDctNDRkMS04ZGRjLTY3YWU0NGZiMmUxNiIsIlJhbmdlTGVuZ3RoIjoyLCJSZWZlcmVuY2VJZCI6IjYwODIyYmNkLWFlZjktNGM4Zi05NTNkLWIzMzJiODE4N2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bWljYi4yMDIyLjg0MDYyOCIsIlVyaVN0cmluZyI6Imh0dHBzOi8vZG9pLm9yZy8xMC4zMzg5L2ZtaWNiLjIwMjIuODQwN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NmNWJhMTk1LTRkNDMtNDdmYi04ZmVkLTMxNTlhYzlkOWNlNyIsIk1vZGlmaWVkT24iOiIyMDI1LTA1LTI2VDA5OjIxOjE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ZnJvbnRpZXJzaW4ub3JnL2pvdXJuYWxzL21pY3JvYmlvbG9neS9hcnRpY2xlcy8xMC4zMzg5L2ZtaWNiLjIwMjIuODQwNjI4IiwiVXJpU3RyaW5nIjoiaHR0cHM6Ly93d3cuZnJvbnRpZXJzaW4ub3JnL2pvdXJuYWxzL21pY3JvYmlvbG9neS9hcnRpY2xlcy8xMC4zMzg5L2ZtaWNiLjIwMjIuODQwNj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zhjYTZhODItMzI1OS00N2JiLTkzYjEtMzRlYzIyMjM3MzI5IiwiTW9kaWZpZWRPbiI6IjIwMjUtMDUtMjZUMDk6MjE6MTYiLCJQcm9qZWN0Ijp7IiRyZWYiOiI4In19XSwiT3JnYW5pemF0aW9ucyI6W10sIk90aGVyc0ludm9sdmVkIjpbXSwiUGVyaW9kaWNhbCI6eyIkaWQiOiIxO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mb29kcmVzLjIwMjMuMTEyNjA1IiwiVXJpU3RyaW5nIjoiaHR0cHM6Ly9kb2kub3JnLzEwLjEwMTYvai5mb29kcmVzLjIwMjMuMTEyNjA1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3, 8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30A4AE12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32AFE2C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qsvR</w:t>
            </w:r>
            <w:proofErr w:type="spellEnd"/>
            <w:r w:rsidRPr="003907C6">
              <w:rPr>
                <w:rFonts w:ascii="Times New Roman" w:eastAsia="Times New Roman" w:hAnsi="Times New Roman" w:cs="Times New Roman"/>
                <w:i/>
              </w:rPr>
              <w:t xml:space="preserve"> (VPA0606)</w:t>
            </w:r>
          </w:p>
        </w:tc>
        <w:tc>
          <w:tcPr>
            <w:tcW w:w="1475" w:type="dxa"/>
            <w:vAlign w:val="center"/>
          </w:tcPr>
          <w:p w14:paraId="209C191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1F7AE8D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AraC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-type transcriptional regulator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QsvR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>; QS regulator</w:t>
            </w:r>
          </w:p>
        </w:tc>
        <w:tc>
          <w:tcPr>
            <w:tcW w:w="3773" w:type="dxa"/>
            <w:vAlign w:val="center"/>
          </w:tcPr>
          <w:p w14:paraId="49441C8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AC ACC GCC ACC CAT AAC 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AGC CAT TCT CGC CAG GTA TG</w:t>
            </w:r>
          </w:p>
        </w:tc>
        <w:tc>
          <w:tcPr>
            <w:tcW w:w="0" w:type="auto"/>
            <w:vAlign w:val="center"/>
          </w:tcPr>
          <w:p w14:paraId="55077AB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1295</w:t>
            </w:r>
          </w:p>
        </w:tc>
        <w:tc>
          <w:tcPr>
            <w:tcW w:w="0" w:type="auto"/>
            <w:vAlign w:val="center"/>
          </w:tcPr>
          <w:p w14:paraId="1AFC0BF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5262ABE9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57</w:t>
            </w:r>
          </w:p>
        </w:tc>
        <w:tc>
          <w:tcPr>
            <w:tcW w:w="1980" w:type="dxa"/>
            <w:vAlign w:val="center"/>
          </w:tcPr>
          <w:p w14:paraId="2E69EC8D" w14:textId="62826380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e46a78aa-d9ef-411d-bb22-21573941fa2c"/>
                <w:id w:val="-1668778316"/>
                <w:placeholder>
                  <w:docPart w:val="EFDBCFB5D9AC406A960A364F5ACDE48F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MTAxNDkwLWU4NzItNDMzYS1iODIyLWJlNzY3ZTI2NzQxOCIsIlJhbmdlTGVuZ3RoIjozLCJSZWZlcmVuY2VJZCI6Ijg5ZmI3YmM3LTg3NjctNDg1OC1iNTA0LWMyZTU5MzhlN2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tZHBpLmNvbS8xOTk5LTQ5MjMvMTMvMTIvMjE3NiIsIlVyaVN0cmluZyI6Imh0dHBzOi8vd3d3Lm1kcGkuY29tLzE5OTktNDkyMy8xMy8xMi8yMTc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9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6E78C3" w14:paraId="78A68666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38B6C20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cqsA</w:t>
            </w:r>
            <w:proofErr w:type="spellEnd"/>
          </w:p>
        </w:tc>
        <w:tc>
          <w:tcPr>
            <w:tcW w:w="1475" w:type="dxa"/>
            <w:vAlign w:val="center"/>
          </w:tcPr>
          <w:p w14:paraId="563D758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QS</w:t>
            </w:r>
          </w:p>
        </w:tc>
        <w:tc>
          <w:tcPr>
            <w:tcW w:w="2718" w:type="dxa"/>
            <w:vAlign w:val="center"/>
          </w:tcPr>
          <w:p w14:paraId="0ED3B696" w14:textId="29DBF556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QS regulator, exhibits swarming defects in the absence of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CqsA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,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LuxMvp</w:t>
            </w:r>
            <w:proofErr w:type="spellEnd"/>
          </w:p>
        </w:tc>
        <w:tc>
          <w:tcPr>
            <w:tcW w:w="3773" w:type="dxa"/>
            <w:vAlign w:val="center"/>
          </w:tcPr>
          <w:p w14:paraId="6B103E7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CTTCCACACTCAAGAGCAATA</w:t>
            </w:r>
          </w:p>
          <w:p w14:paraId="6939D20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/GTTCAAGCGAGCCAAAGAAC</w:t>
            </w:r>
          </w:p>
        </w:tc>
        <w:tc>
          <w:tcPr>
            <w:tcW w:w="0" w:type="auto"/>
            <w:vAlign w:val="center"/>
          </w:tcPr>
          <w:p w14:paraId="6A3BD66C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1400</w:t>
            </w:r>
          </w:p>
        </w:tc>
        <w:tc>
          <w:tcPr>
            <w:tcW w:w="0" w:type="auto"/>
            <w:vAlign w:val="center"/>
          </w:tcPr>
          <w:p w14:paraId="149DD2B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05A8818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1980" w:type="dxa"/>
            <w:vAlign w:val="center"/>
          </w:tcPr>
          <w:p w14:paraId="2C7DFED9" w14:textId="2BAAEBB5" w:rsidR="00425420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422aa068-d4a4-49f6-9f83-16b89c3073ea"/>
                <w:id w:val="-579903572"/>
                <w:placeholder>
                  <w:docPart w:val="87CA0C725CF5481DAEBD0DF796C643B4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NTY4Y2YzLTI1OTMtNGMyMC05YTlhLTRlNDg0NTY3Njk5MiIsIlJhbmdlTGVuZ3RoIjozLCJSZWZlcmVuY2VJZCI6Ijg4NTc4OTQyLWZkMzMtNGM0OS1iNTBkLWMwNTFiYWQ0Yjc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bW1pLjE1MTEzIiwiVXJpU3RyaW5nIjoiaHR0cHM6Ly9kb2kub3JnLzEwLjExMTEvbW1pLjE1MT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g3NjU1ZjJjLTZjNDYtNGY1YS05YjAyLTQzOTg4MmM4ZDgxZSIsIk1vZGlmaWVkT24iOiIyMDI1LTA1LTI2VDA5OjIx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xMTEvbW1pLjE1MTEzIiwiVXJpU3RyaW5nIjoiaHR0cHM6Ly9kb2kub3JnLzEwLjExMTEvbW1pLjE1MT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6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6F885DCF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277EE068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gefA</w:t>
            </w:r>
            <w:proofErr w:type="spellEnd"/>
            <w:r w:rsidRPr="003C3CC6">
              <w:rPr>
                <w:rFonts w:ascii="Times New Roman" w:eastAsia="Times New Roman" w:hAnsi="Times New Roman" w:cs="Times New Roman"/>
                <w:i/>
              </w:rPr>
              <w:t xml:space="preserve"> (VPA0202)</w:t>
            </w:r>
          </w:p>
        </w:tc>
        <w:tc>
          <w:tcPr>
            <w:tcW w:w="1475" w:type="dxa"/>
            <w:vAlign w:val="center"/>
          </w:tcPr>
          <w:p w14:paraId="4973B83E" w14:textId="77777777" w:rsidR="00425420" w:rsidRPr="003C3C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-di-GMP</w:t>
            </w:r>
          </w:p>
        </w:tc>
        <w:tc>
          <w:tcPr>
            <w:tcW w:w="2718" w:type="dxa"/>
            <w:vAlign w:val="center"/>
          </w:tcPr>
          <w:p w14:paraId="777000C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GGDEF domain -cyclic di-GM,</w:t>
            </w:r>
            <w:r w:rsidRPr="003C3CC6">
              <w:rPr>
                <w:rFonts w:ascii="Times New Roman" w:hAnsi="Times New Roman" w:cs="Times New Roman"/>
              </w:rPr>
              <w:t xml:space="preserve"> </w:t>
            </w:r>
            <w:r w:rsidRPr="003C3CC6">
              <w:rPr>
                <w:rFonts w:ascii="Times New Roman" w:eastAsia="Times New Roman" w:hAnsi="Times New Roman" w:cs="Times New Roman"/>
              </w:rPr>
              <w:t>increases c-di-GMP and pr</w:t>
            </w:r>
            <w:r w:rsidRPr="003907C6">
              <w:rPr>
                <w:rFonts w:ascii="Times New Roman" w:eastAsia="Times New Roman" w:hAnsi="Times New Roman" w:cs="Times New Roman"/>
              </w:rPr>
              <w:t>omotes EPS/biofilm formation.</w:t>
            </w:r>
          </w:p>
        </w:tc>
        <w:tc>
          <w:tcPr>
            <w:tcW w:w="3773" w:type="dxa"/>
            <w:vAlign w:val="center"/>
            <w:hideMark/>
          </w:tcPr>
          <w:p w14:paraId="1EDAE5D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GAAGAAGTGATGGTGGT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TCGCATTGGTGAGTTGACG</w:t>
            </w:r>
          </w:p>
        </w:tc>
        <w:tc>
          <w:tcPr>
            <w:tcW w:w="0" w:type="auto"/>
            <w:vAlign w:val="center"/>
          </w:tcPr>
          <w:p w14:paraId="4EAFC28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890</w:t>
            </w:r>
          </w:p>
        </w:tc>
        <w:tc>
          <w:tcPr>
            <w:tcW w:w="0" w:type="auto"/>
            <w:vAlign w:val="center"/>
          </w:tcPr>
          <w:p w14:paraId="47C62D4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18C2CE4A" w14:textId="73F4EECA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 w:themeColor="text1"/>
              </w:rPr>
              <w:t>NA</w:t>
            </w:r>
            <w:r w:rsidR="00612393" w:rsidRPr="003907C6">
              <w:rPr>
                <w:rFonts w:ascii="Times New Roman" w:hAnsi="Times New Roman" w:cs="Times New Roman"/>
                <w:color w:val="000000" w:themeColor="text1"/>
              </w:rPr>
              <w:t>*</w:t>
            </w:r>
          </w:p>
        </w:tc>
        <w:tc>
          <w:tcPr>
            <w:tcW w:w="1980" w:type="dxa"/>
            <w:vAlign w:val="center"/>
          </w:tcPr>
          <w:p w14:paraId="04709ECA" w14:textId="01C82167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d5f7f7e1-e944-4b6b-be56-7eca7092b148"/>
                <w:id w:val="1157030169"/>
                <w:placeholder>
                  <w:docPart w:val="560E2C4115354DECA56E5CF72DDC809A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MzNjZmJiLWNiZjktNGMzYy04NDA5LWYxZDEwY2U0ZmMyZiIsIlJhbmdlTGVuZ3RoIjozLCJSZWZlcmVuY2VJZCI6ImY5MTFjYzMyLTcxODItNDBkYi1iNzU5LTI0OTg5NmEzYjB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TI5NDMiLCJVcmlTdHJpbmciOiJodHRwczovL3d3dy5uY2JpLm5sbS5uaWguZ292L3BtYy9hcnRpY2xlcy9QTUM2NDEyOT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YaWEgSHVhbmciLCJDcmVhdGVkT24iOiIyMDI1LTA1LTI2VDA5OjIxOjE2IiwiTW9kaWZpZWRCeSI6Il9YaWEgSHVhbmciLCJJZCI6IjU1MTg0YjI5LWY4Y2ItNDM0Ni05MGI3LWMwMmY3Yzc1MDhhYiIsIk1vZGlmaWVkT24iOiIyMDI1LTA1LTI2VDA5OjIxOjE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tb2xlY3VsZXMyNDA0MDc2MSIsIlVyaVN0cmluZyI6Imh0dHBzOi8vZG9pLm9yZy8xMC4zMzkwL21vbGVjdWxlczI0MDQwNzY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yOC9hZW0uMDIyMzktMjEiLCJVcmlTdHJpbmciOiJodHRwczovL2RvaS5vcmcvMTAuMTEyOC9hZW0uMDIyMzktMjE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ZGY0YWVhMjktOWE4Mi00MTNhLWE3ZDgtNmVkODcyOTY3YzUwIiwiTW9kaWZpZWRPbiI6IjIwMjUtMDUtMjZUMDk6MjE6MTY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odHRwczovL2RvaS5vcmcvMTAuMTEyOC9hZW0uMDIyMzktMjEiLCJVcmlTdHJpbmciOiJodHRwczovL2RvaS5vcmcvMTAuMTEyOC9hZW0uMDIyMzkt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0, 1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5A761771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5D83B167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gefB</w:t>
            </w:r>
            <w:proofErr w:type="spellEnd"/>
            <w:r w:rsidRPr="003907C6">
              <w:rPr>
                <w:rFonts w:ascii="Times New Roman" w:eastAsia="Times New Roman" w:hAnsi="Times New Roman" w:cs="Times New Roman"/>
                <w:i/>
              </w:rPr>
              <w:t xml:space="preserve"> (VPA1478)</w:t>
            </w:r>
          </w:p>
        </w:tc>
        <w:tc>
          <w:tcPr>
            <w:tcW w:w="1475" w:type="dxa"/>
            <w:vAlign w:val="center"/>
          </w:tcPr>
          <w:p w14:paraId="2039A92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-di-GMP</w:t>
            </w:r>
          </w:p>
        </w:tc>
        <w:tc>
          <w:tcPr>
            <w:tcW w:w="2718" w:type="dxa"/>
            <w:vAlign w:val="center"/>
          </w:tcPr>
          <w:p w14:paraId="5F1A930F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GDEF domain -cyclic di-GM enhancing EPS production and repressing motility.</w:t>
            </w:r>
          </w:p>
        </w:tc>
        <w:tc>
          <w:tcPr>
            <w:tcW w:w="3773" w:type="dxa"/>
            <w:vAlign w:val="center"/>
            <w:hideMark/>
          </w:tcPr>
          <w:p w14:paraId="19887D2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CTGACTTTCCCATTTACT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TTGCTTTGACCGACAGTA</w:t>
            </w:r>
          </w:p>
        </w:tc>
        <w:tc>
          <w:tcPr>
            <w:tcW w:w="0" w:type="auto"/>
            <w:vAlign w:val="center"/>
          </w:tcPr>
          <w:p w14:paraId="2435ADF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2174</w:t>
            </w:r>
          </w:p>
        </w:tc>
        <w:tc>
          <w:tcPr>
            <w:tcW w:w="0" w:type="auto"/>
            <w:vAlign w:val="center"/>
          </w:tcPr>
          <w:p w14:paraId="3A60899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248A6488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19</w:t>
            </w:r>
          </w:p>
        </w:tc>
        <w:tc>
          <w:tcPr>
            <w:tcW w:w="1980" w:type="dxa"/>
            <w:vAlign w:val="center"/>
          </w:tcPr>
          <w:p w14:paraId="6C3F7B9D" w14:textId="1E70B275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81acd6c9-f173-4aa5-a954-c830bee1a47b"/>
                <w:id w:val="453297789"/>
                <w:placeholder>
                  <w:docPart w:val="560E2C4115354DECA56E5CF72DDC809A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ZWM4MDJmLWY1MzEtNDY5YS05MmM3LTU3YmZkZWUyZGMzOSIsIlJhbmdlTGVuZ3RoIjozLCJSZWZlcmVuY2VJZCI6ImY5MTFjYzMyLTcxODItNDBkYi1iNzU5LTI0OTg5NmEzYjB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TI5NDMiLCJVcmlTdHJpbmciOiJodHRwczovL3d3dy5uY2JpLm5sbS5uaWguZ292L3BtYy9hcnRpY2xlcy9QTUM2NDEyOT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YaWEgSHVhbmciLCJDcmVhdGVkT24iOiIyMDI1LTA1LTI2VDA5OjIxOjE2IiwiTW9kaWZpZWRCeSI6Il9YaWEgSHVhbmciLCJJZCI6IjU1MTg0YjI5LWY4Y2ItNDM0Ni05MGI3LWMwMmY3Yzc1MDhhYiIsIk1vZGlmaWVkT24iOiIyMDI1LTA1LTI2VDA5OjIxOjE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tb2xlY3VsZXMyNDA0MDc2MSIsIlVyaVN0cmluZyI6Imh0dHBzOi8vZG9pLm9yZy8xMC4zMzkwL21vbGVjdWxlczI0MDQwNzY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yOC9hZW0uMDIyMzktMjEiLCJVcmlTdHJpbmciOiJodHRwczovL2RvaS5vcmcvMTAuMTEyOC9hZW0uMDIyMzktMjE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ZGY0YWVhMjktOWE4Mi00MTNhLWE3ZDgtNmVkODcyOTY3YzUwIiwiTW9kaWZpZWRPbiI6IjIwMjUtMDUtMjZUMDk6MjE6MTY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odHRwczovL2RvaS5vcmcvMTAuMTEyOC9hZW0uMDIyMzktMjEiLCJVcmlTdHJpbmciOiJodHRwczovL2RvaS5vcmcvMTAuMTEyOC9hZW0uMDIyMzkt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0, 11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05B24161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7F6E28F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hAnsi="Times New Roman" w:cs="Times New Roman"/>
                <w:i/>
              </w:rPr>
              <w:lastRenderedPageBreak/>
              <w:t>scrA</w:t>
            </w:r>
            <w:proofErr w:type="spellEnd"/>
          </w:p>
        </w:tc>
        <w:tc>
          <w:tcPr>
            <w:tcW w:w="1475" w:type="dxa"/>
            <w:vAlign w:val="center"/>
          </w:tcPr>
          <w:p w14:paraId="40272AB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-di-GMP</w:t>
            </w:r>
          </w:p>
        </w:tc>
        <w:tc>
          <w:tcPr>
            <w:tcW w:w="2718" w:type="dxa"/>
            <w:vAlign w:val="center"/>
          </w:tcPr>
          <w:p w14:paraId="399E2F9B" w14:textId="27859AD1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Part of the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ScrABC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 (VPA1513-11)</w:t>
            </w:r>
            <w:r w:rsidR="00B57DB4" w:rsidRPr="003907C6">
              <w:rPr>
                <w:rFonts w:ascii="Times New Roman" w:eastAsia="Times New Roman" w:hAnsi="Times New Roman" w:cs="Times New Roman"/>
              </w:rPr>
              <w:t xml:space="preserve"> </w:t>
            </w:r>
            <w:r w:rsidRPr="003907C6">
              <w:rPr>
                <w:rFonts w:ascii="Times New Roman" w:eastAsia="Times New Roman" w:hAnsi="Times New Roman" w:cs="Times New Roman"/>
              </w:rPr>
              <w:t xml:space="preserve">surface-sensing system regulating GGDEF/EAL activity and motility–biofilm switching. </w:t>
            </w:r>
          </w:p>
        </w:tc>
        <w:tc>
          <w:tcPr>
            <w:tcW w:w="3773" w:type="dxa"/>
            <w:vAlign w:val="center"/>
          </w:tcPr>
          <w:p w14:paraId="04951C9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 xml:space="preserve">CTAATCGCAGCCGACGTAAT </w:t>
            </w:r>
            <w:r w:rsidRPr="003907C6">
              <w:rPr>
                <w:rFonts w:ascii="Times New Roman" w:hAnsi="Times New Roman" w:cs="Times New Roman"/>
              </w:rPr>
              <w:br/>
              <w:t>/GAGCTTGTGCTACACCTGAA</w:t>
            </w:r>
          </w:p>
        </w:tc>
        <w:tc>
          <w:tcPr>
            <w:tcW w:w="0" w:type="auto"/>
            <w:vAlign w:val="center"/>
          </w:tcPr>
          <w:p w14:paraId="677660B6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2209</w:t>
            </w:r>
          </w:p>
        </w:tc>
        <w:tc>
          <w:tcPr>
            <w:tcW w:w="0" w:type="auto"/>
            <w:vAlign w:val="center"/>
          </w:tcPr>
          <w:p w14:paraId="4369052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2EF682C1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93</w:t>
            </w:r>
          </w:p>
        </w:tc>
        <w:tc>
          <w:tcPr>
            <w:tcW w:w="1980" w:type="dxa"/>
            <w:vAlign w:val="center"/>
          </w:tcPr>
          <w:p w14:paraId="4202EFB1" w14:textId="1F9E7722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1f50a551-82cc-4bdc-9e3c-301208c1ce7b"/>
                <w:id w:val="-826979245"/>
                <w:placeholder>
                  <w:docPart w:val="435C19646AAA4B938E50839B8416D92D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yZTc0NjhlLWYxNmYtNDAwYS1hZGEwLTE2NzdmOTA4ZjE0NyIsIlJhbmdlTGVuZ3RoIjozLCJSZWZlcmVuY2VJZCI6ImMzYzYyNjdjLTU1OWItNDVmZC05MGJkLTQwYmM0OGE3YmN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ZnJvbnRpZXJzaW4ub3JnL2pvdXJuYWxzL21pY3JvYmlvbG9neS9hcnRpY2xlcy8xMC4zMzg5L2ZtaWNiLjIwMjEuNzU0NDY0IiwiVXJpU3RyaW5nIjoiaHR0cHM6Ly93d3cuZnJvbnRpZXJzaW4ub3JnL2pvdXJuYWxzL21pY3JvYmlvbG9neS9hcnRpY2xlcy8xMC4zMzg5L2ZtaWNiLjIwMjEuNzU0ND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MWY2ZDIxMzUtY2UwOC00YTY4LWJiMTMtMTBlZTI4ZDRhNThlIiwiTW9kaWZpZWRPbiI6IjIwMjUtMDUtMjZUMDk6MjE6MT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taWNiLjIwMjEuNzU0NDY0IiwiVXJpU3RyaW5nIjoiaHR0cHM6Ly9kb2kub3JnLzEwLjMzODkvZm1pY2IuMjAyMS43NTQ0Nj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NTAzYjFhNDItOGUyNC00MTE1LWFiYzItMzBjZGRhOGI3MjJhIiwiTW9kaWZpZWRPbiI6IjIwMjUtMDUtMjZUMDk6MjE6MTYiLCJQcm9qZWN0Ijp7IiRyZWYiOiI4In19XSwiT3JnYW5pemF0aW9ucyI6W10sIk90aGVyc0ludm9sdmVkIjpbXSwiUGVyaW9kaWNhbCI6eyIkaWQiOiIyMS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NzMvcG5hcy4xMTEzNzkwMTA4IiwiVXJpU3RyaW5nIjoiaHR0cHM6Ly9kb2kub3JnLzEwLjEwNzMvcG5hcy4xMTEzNzkwMT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UxZDVjMDNhLTE1ZWYtNGNiYS04YTQ5LTM0OTM1Y2QwYWQxOCIsIk1vZGlmaWVkT24iOiIyMDI1LTA1LTI2VDA5OjIxOjE2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kb2kub3JnLzEwLjEwNzMvcG5hcy4xMTEzNzkwMTA4IiwiVXJpU3RyaW5nIjoiaHR0cHM6Ly9kb2kub3JnLzEwLjEwNzMvcG5hcy4xMTEzNzkwMTA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2, 13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79CD46F3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2282E52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907C6">
              <w:rPr>
                <w:rFonts w:ascii="Times New Roman" w:eastAsia="Times New Roman" w:hAnsi="Times New Roman" w:cs="Times New Roman"/>
                <w:i/>
              </w:rPr>
              <w:t>vp0950</w:t>
            </w:r>
          </w:p>
        </w:tc>
        <w:tc>
          <w:tcPr>
            <w:tcW w:w="1475" w:type="dxa"/>
            <w:vAlign w:val="center"/>
          </w:tcPr>
          <w:p w14:paraId="129EDF5E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73EBE1D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-associated surface proteins linked to persistence and colonization</w:t>
            </w:r>
          </w:p>
        </w:tc>
        <w:tc>
          <w:tcPr>
            <w:tcW w:w="3773" w:type="dxa"/>
            <w:vAlign w:val="center"/>
          </w:tcPr>
          <w:p w14:paraId="3B436333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CCAAACTTCTCAAACAACA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ATGAAACGCAATTTACCATC</w:t>
            </w:r>
          </w:p>
        </w:tc>
        <w:tc>
          <w:tcPr>
            <w:tcW w:w="0" w:type="auto"/>
            <w:vAlign w:val="center"/>
          </w:tcPr>
          <w:p w14:paraId="234165A2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454</w:t>
            </w:r>
          </w:p>
        </w:tc>
        <w:tc>
          <w:tcPr>
            <w:tcW w:w="0" w:type="auto"/>
            <w:vAlign w:val="center"/>
          </w:tcPr>
          <w:p w14:paraId="1EE4C3FB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493F3CA4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04</w:t>
            </w:r>
          </w:p>
        </w:tc>
        <w:tc>
          <w:tcPr>
            <w:tcW w:w="1980" w:type="dxa"/>
            <w:vAlign w:val="center"/>
          </w:tcPr>
          <w:p w14:paraId="1A062BDC" w14:textId="71A0CE66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ae7320d7-3faa-44af-85a1-6bef70578c09"/>
                <w:id w:val="1503091475"/>
                <w:placeholder>
                  <w:docPart w:val="F4C48A5F3A52436EA2092DAC4CC8EC65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YWY1YjdjLWM3NDgtNDBkOS05OTUwLTc3NDYxZGIzODQ2MiIsIlJhbmdlTGVuZ3RoIjo0LCJSZWZlcmVuY2VJZCI6Ijc2Njk4ZWQ3LTUwZjAtNDc2ZS05MmU3LTRjMWM5YTlhMDA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LHsiJGlkIjoiMTYiLCIkdHlwZSI6IlN3aXNzQWNhZGVtaWMuQ2l0YXZpLkdyb3VwLCBTd2lzc0FjYWRlbWljLkNpdGF2aSIsIkRpc3BsYXlUeXBlIjowLCJOYW1lIjoiTXkgR3JvdXBzOiB2aWJyaW8iLCJDcmVhdGVkQnkiOiJfWGlhIEh1YW5nIiwiQ3JlYXRlZE9uIjoiMjAyNS0wNS0yNlQwOToyMToxNiIsIk1vZGlmaWVkQnkiOiJfWGlhIEh1YW5nIiwiSWQiOiIzM2RhODUxYS01NmMyLTQzOTQtYmQzOC0yNmEwNzVjOTNkMWYiLCJNb2RpZmllZE9uIjoiMjAyNS0wNS0yNlQwOToyMToxNi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zcxL2pvdXJuYWwucG9uZS4wMTE4NTU5IiwiVXJpU3RyaW5nIjoiaHR0cHM6Ly9kb2kub3JnLzEwLjEzNzEvam91cm5hbC5wb25lLjAxMTg1NT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WNjNjYzNTAtNDA5ZC00YjRiLWEzODYtNjEwNGVhZWZiODM0IiwiTW9kaWZpZWRPbiI6IjIwMjUtMDUtMjZUMDk6MjE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RvaS5vcmcvMTAuMTM3MS9qb3VybmFsLnBvbmUuMDExODU1OSIsIlVyaVN0cmluZyI6Imh0dHBzOi8vZG9pLm9yZy8xMC4xMzcxL2pvdXJuYWwucG9uZS4wMTE4NTU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4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17325D" w:rsidRPr="003907C6" w14:paraId="3ACBA264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5327C2A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907C6">
              <w:rPr>
                <w:rFonts w:ascii="Times New Roman" w:eastAsia="Times New Roman" w:hAnsi="Times New Roman" w:cs="Times New Roman"/>
                <w:i/>
              </w:rPr>
              <w:t>vp0952</w:t>
            </w:r>
          </w:p>
        </w:tc>
        <w:tc>
          <w:tcPr>
            <w:tcW w:w="1475" w:type="dxa"/>
            <w:vAlign w:val="center"/>
          </w:tcPr>
          <w:p w14:paraId="37643DFD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1BAAF645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-associated surface proteins linked to persistence and colonization</w:t>
            </w:r>
          </w:p>
        </w:tc>
        <w:tc>
          <w:tcPr>
            <w:tcW w:w="3773" w:type="dxa"/>
            <w:vAlign w:val="center"/>
          </w:tcPr>
          <w:p w14:paraId="08B6630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TATGATGGTGTTTGGTGC 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GTTTTTCTGAGCGTTTC</w:t>
            </w:r>
          </w:p>
        </w:tc>
        <w:tc>
          <w:tcPr>
            <w:tcW w:w="0" w:type="auto"/>
            <w:vAlign w:val="center"/>
          </w:tcPr>
          <w:p w14:paraId="5800B7BD" w14:textId="77777777" w:rsidR="00425420" w:rsidRPr="003907C6" w:rsidRDefault="00425420" w:rsidP="00C1383C">
            <w:pPr>
              <w:pStyle w:val="CitaviBibliographyEntry"/>
              <w:spacing w:line="360" w:lineRule="auto"/>
            </w:pPr>
            <w:r w:rsidRPr="003907C6">
              <w:rPr>
                <w:rFonts w:ascii="Times New Roman" w:hAnsi="Times New Roman" w:cs="Times New Roman"/>
              </w:rPr>
              <w:t>11884</w:t>
            </w:r>
          </w:p>
          <w:p w14:paraId="2E95A51A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0" w:type="auto"/>
            <w:vAlign w:val="center"/>
          </w:tcPr>
          <w:p w14:paraId="3DEBAF5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P064041.1</w:t>
            </w:r>
          </w:p>
        </w:tc>
        <w:tc>
          <w:tcPr>
            <w:tcW w:w="1291" w:type="dxa"/>
            <w:vAlign w:val="center"/>
          </w:tcPr>
          <w:p w14:paraId="15B153E0" w14:textId="77777777" w:rsidR="00425420" w:rsidRPr="003907C6" w:rsidRDefault="00425420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276</w:t>
            </w:r>
          </w:p>
        </w:tc>
        <w:tc>
          <w:tcPr>
            <w:tcW w:w="1980" w:type="dxa"/>
            <w:vAlign w:val="center"/>
          </w:tcPr>
          <w:p w14:paraId="4EEB7A9C" w14:textId="04945F7C" w:rsidR="00425420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c1a504f8-e790-423e-ac27-8649f679ba6f"/>
                <w:id w:val="768277170"/>
                <w:placeholder>
                  <w:docPart w:val="761A840F042A4F24997983FBD5AC535B"/>
                </w:placeholder>
              </w:sdtPr>
              <w:sdtEndPr/>
              <w:sdtContent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Yjk4ZDYwLTQ0ZTktNGI5Yy04MmE0LWVlNmJlYzc2OTE1MiIsIlJhbmdlTGVuZ3RoIjoy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LHsiJGlkIjoiMjEiLCIkdHlwZSI6IlN3aXNzQWNhZGVtaWMuQ2l0YXZpLkNpdGF0aW9ucy5Xb3JkUGxhY2Vob2xkZXJFbnRyeSwgU3dpc3NBY2FkZW1pYy5DaXRhdmkiLCJJZCI6IjE5NDFhOGNkLTllYTYtNDY0Yy1hMGE1LThhMzMyMThhM2RiZiIsIlJhbmdlU3RhcnQiOjIsIlJhbmdlTGVuZ3RoIjo1LCJSZWZlcmVuY2VJZCI6IjNiYzMyYzQ2LWFhNzYtNDQ3Mi05YzZkLTcxYTIwMjVmNDg5N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zM4OS9mbWljYi4yMDE5LjAwNTEzIiwiVXJpU3RyaW5nIjoiaHR0cHM6Ly9kb2kub3JnLzEwLjMzODkvZm1pY2IuMjAxOS4wMDU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IzNDY0ZjJjNy1mMzE4LTQ4MzgtYTZkNS01YzJiOTUyZTgzOTUiLCJNb2RpZmllZE9uIjoiMjAyNS0wNS0yNlQwOToyMToxN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d3d3LmZyb250aWVyc2luLm9yZy9qb3VybmFscy9taWNyb2Jpb2xvZ3kvYXJ0aWNsZXMvMTAuMzM4OS9mbWljYi4yMDE5LjAwNTEzIiwiVXJpU3RyaW5nIjoiaHR0cHM6Ly93d3cuZnJvbnRpZXJzaW4ub3JnL2pvdXJuYWxzL21pY3JvYmlvbG9neS9hcnRpY2xlcy8xMC4zMzg5L2ZtaWNiLjIwMTkuMDA1MT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}</w:instrTex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, 15]</w:t>
                </w:r>
                <w:r w:rsidR="00425420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3907C6" w14:paraId="3C85F376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3121A98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907C6">
              <w:rPr>
                <w:rFonts w:ascii="Times New Roman" w:eastAsia="Times New Roman" w:hAnsi="Times New Roman" w:cs="Times New Roman"/>
                <w:i/>
              </w:rPr>
              <w:t>vp0962</w:t>
            </w:r>
          </w:p>
        </w:tc>
        <w:tc>
          <w:tcPr>
            <w:tcW w:w="1475" w:type="dxa"/>
            <w:vAlign w:val="center"/>
          </w:tcPr>
          <w:p w14:paraId="73705ECD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38F1CD5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-associated surface proteins linked to persistence and colonization</w:t>
            </w:r>
          </w:p>
        </w:tc>
        <w:tc>
          <w:tcPr>
            <w:tcW w:w="3773" w:type="dxa"/>
            <w:vAlign w:val="center"/>
          </w:tcPr>
          <w:p w14:paraId="2F606265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 xml:space="preserve">GACCAAGACCCAGTGAGA 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GTAAAGCCAGCAAAGTT</w:t>
            </w:r>
          </w:p>
        </w:tc>
        <w:tc>
          <w:tcPr>
            <w:tcW w:w="0" w:type="auto"/>
            <w:vAlign w:val="center"/>
          </w:tcPr>
          <w:p w14:paraId="1FAB8EF7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466</w:t>
            </w:r>
          </w:p>
        </w:tc>
        <w:tc>
          <w:tcPr>
            <w:tcW w:w="0" w:type="auto"/>
            <w:vAlign w:val="center"/>
          </w:tcPr>
          <w:p w14:paraId="13985E25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P064041.1</w:t>
            </w:r>
          </w:p>
        </w:tc>
        <w:tc>
          <w:tcPr>
            <w:tcW w:w="1291" w:type="dxa"/>
            <w:vAlign w:val="center"/>
          </w:tcPr>
          <w:p w14:paraId="57605EB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58</w:t>
            </w:r>
          </w:p>
        </w:tc>
        <w:tc>
          <w:tcPr>
            <w:tcW w:w="1980" w:type="dxa"/>
            <w:vAlign w:val="center"/>
          </w:tcPr>
          <w:p w14:paraId="271DC7C7" w14:textId="7684F7B2" w:rsidR="00B57DB4" w:rsidRPr="003907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734b6b60-2c72-458e-9179-cda53063f151"/>
                <w:id w:val="230826697"/>
                <w:placeholder>
                  <w:docPart w:val="A34ACCE94D794EABB1F23C54ABB1D0F5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NTYxMjAxLTZhYjUtNGY3ZS04YmViLTIwMDg5MDg3ZDk4NCIsIlJhbmdlTGVuZ3RoIjoyLCJSZWZlcmVuY2VJZCI6IjQ1YjI5OTU3LWVjYzQtNDIwYi05NWQ4LWRiMzk3ZTdmYT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5NjEwNTA1IiwiVXJpU3RyaW5nIjoiaHR0cHM6Ly93d3cubmNiaS5ubG0ubmloLmdvdi9wbWMvYXJ0aWNsZXMvUE1DOTYxMDU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WGlhIEh1YW5nIiwiQ3JlYXRlZE9uIjoiMjAyNS0wNS0yNlQwOToyMToxNiIsIk1vZGlmaWVkQnkiOiJfWGlhIEh1YW5nIiwiSWQiOiI1ZWU0MmM5Yi1iNTU4LTQzNmYtYjljNy1hMzYxZTA1ZTg0YjEiLCJNb2RpZmllZE9uIjoiMjAyNS0wNS0yNlQwOToyMTox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bWljcm9vcmdhbmlzbXMxMDEwMTkwMiIsIlVyaVN0cmluZyI6Imh0dHBzOi8vZG9pLm9yZy8xMC4zMzkwL21pY3Jvb3JnYW5pc21zMTAxMDE5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zM4OS9mbWljYi4yMDE5LjAwNTEzIiwiVXJpU3RyaW5nIjoiaHR0cHM6Ly9kb2kub3JnLzEwLjMzODkvZm1pY2IuMjAxOS4wMDUx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IzNDY0ZjJjNy1mMzE4LTQ4MzgtYTZkNS01YzJiOTUyZTgzOTUiLCJNb2RpZmllZE9uIjoiMjAyNS0wNS0yNlQwOToyMToxN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d3d3LmZyb250aWVyc2luLm9yZy9qb3VybmFscy9taWNyb2Jpb2xvZ3kvYXJ0aWNsZXMvMTAuMzM4OS9mbWljYi4yMDE5LjAwNTEzIiwiVXJpU3RyaW5nIjoiaHR0cHM6Ly93d3cuZnJvbnRpZXJzaW4ub3JnL2pvdXJuYWxzL21pY3JvYmlvbG9neS9hcnRpY2xlcy8xMC4zMzg5L2ZtaWNiLjIwMTkuMDA1MT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, 15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73280CFB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79D9CB5B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3907C6">
              <w:rPr>
                <w:rFonts w:ascii="Times New Roman" w:eastAsia="Times New Roman" w:hAnsi="Times New Roman" w:cs="Times New Roman"/>
                <w:i/>
              </w:rPr>
              <w:t>cpsA</w:t>
            </w:r>
            <w:proofErr w:type="spellEnd"/>
          </w:p>
        </w:tc>
        <w:tc>
          <w:tcPr>
            <w:tcW w:w="1475" w:type="dxa"/>
            <w:vAlign w:val="center"/>
          </w:tcPr>
          <w:p w14:paraId="335B6BE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5548455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apsular polysaccharide biosynthesis gene involved in EPS production.</w:t>
            </w:r>
          </w:p>
        </w:tc>
        <w:tc>
          <w:tcPr>
            <w:tcW w:w="3773" w:type="dxa"/>
            <w:vAlign w:val="center"/>
          </w:tcPr>
          <w:p w14:paraId="5098866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AGAGCGGCAACCTATATC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CGGTCAAACAAAGGGTAAAC</w:t>
            </w:r>
          </w:p>
        </w:tc>
        <w:tc>
          <w:tcPr>
            <w:tcW w:w="0" w:type="auto"/>
            <w:vAlign w:val="center"/>
          </w:tcPr>
          <w:p w14:paraId="0667E91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2099</w:t>
            </w:r>
          </w:p>
        </w:tc>
        <w:tc>
          <w:tcPr>
            <w:tcW w:w="0" w:type="auto"/>
            <w:vAlign w:val="center"/>
          </w:tcPr>
          <w:p w14:paraId="5B6502F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4D30D7F6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41</w:t>
            </w:r>
          </w:p>
        </w:tc>
        <w:tc>
          <w:tcPr>
            <w:tcW w:w="1980" w:type="dxa"/>
            <w:vAlign w:val="center"/>
          </w:tcPr>
          <w:p w14:paraId="65D9E4B6" w14:textId="6EEDC5D8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16ee8f8f-08df-423d-b4b8-3fb9bfbae33a"/>
                <w:id w:val="-1003511554"/>
                <w:placeholder>
                  <w:docPart w:val="C2485A9FDC0042A886260DD67AA8A839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ZmIyODE4LTVjYTktNDk5Zi1iNzliLTBiNzAwNDM5YTUwMSIsIlJhbmdlTGVuZ3RoIjozLCJSZWZlcmVuY2VJZCI6IjcxNGY1OThkLTNiMDYtNDZhNC04N2E3LWU4NzU3MWUwOGI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uZyIsIkxhc3ROYW1lIjoiQ2hlbiIsIlByb3RlY3RlZCI6ZmFsc2UsIlNleCI6MiwiQ3JlYXRlZEJ5IjoiX1hpYSBIdWFuZyIsIkNyZWF0ZWRPbiI6IjIwMjUtMDUtMjZUMDk6MjE6MTYiLCJNb2RpZmllZEJ5IjoiX1hpYSBIdWFuZyIsIklkIjoiZTQxZTgxNjgtZGQ0Ni00ZGRiLTllZTYtNjU5NmY0NGNkNzJkIiwiTW9kaWZpZWRPbiI6IjIwMjUtMDUtMjZUMDk6MjE6MTYiLCJQcm9qZWN0Ijp7IiRpZCI6IjgiLCIkdHlwZSI6IlN3aXNzQWNhZGVtaWMuQ2l0YXZpLlByb2plY3QsIFN3aXNzQWNhZGVtaWMuQ2l0YXZpIn19LHsiJGlkIjoiO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E5MjIwMDgwMDkiLCJVcmlTdHJpbmciOiJodHRwczovL3d3dy5zY2llbmNlZGlyZWN0LmNvbS9zY2llbmNlL2FydGljbGUvcGlpL1MwMzc4MTExOTIyMDA4MDA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ZWM3YTBhYjAtMWQ0Yy00ZmIxLWFhMjAtMWMxM2U4OWM0MmRkIiwiTW9kaWZpZWRPbiI6IjIwMjUtMDUtMjZUMDk6MjE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Z2VuZS4yMDIyLjE0Njk4MCIsIlVyaVN0cmluZyI6Imh0dHBzOi8vZG9pLm9yZy8xMC4xMDE2L2ouZ2VuZS4yMDIyLjE0Njk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EyOC9zcGVjdHJ1bS4wMjE4OC0yMiIsIlVyaVN0cmluZyI6Imh0dHBzOi8vZG9pLm9yZy8xMC4xMTI4L3NwZWN0cnVtLjAyMTg4LTI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NjA4NTUwMTYtNTkxYy00MTU1LTlkM2ItMDgwZDc3OGRiNjFjIiwiTW9kaWZpZWRPbiI6IjIwMjUtMDUtMjZUMDk6MjE6MTY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I4L3NwZWN0cnVtLjAyMTg4LTIyIiwiVXJpU3RyaW5nIjoiaHR0cHM6Ly9kb2kub3JnLzEwLjExMjgvc3BlY3RydW0uMDIxODgtMj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nNjaWVuY2VkaXJlY3QuY29tL3NjaWVuY2UvYXJ0aWNsZS9waWkvUzA4ODI0MDEwMTczMDg5NTEiLCJVcmlTdHJpbmciOiJodHRwczovL3d3dy5zY2llbmNlZGlyZWN0LmNvbS9zY2llbmNlL2FydGljbGUvcGlpL1MwODgyNDAxMDE3MzA4OTUx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6–18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7B5237E7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6286E47B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cpsQ</w:t>
            </w:r>
            <w:proofErr w:type="spellEnd"/>
            <w:r w:rsidRPr="003C3CC6">
              <w:rPr>
                <w:rFonts w:ascii="Times New Roman" w:eastAsia="Times New Roman" w:hAnsi="Times New Roman" w:cs="Times New Roman"/>
                <w:i/>
              </w:rPr>
              <w:t xml:space="preserve"> (VPA1446)</w:t>
            </w:r>
          </w:p>
        </w:tc>
        <w:tc>
          <w:tcPr>
            <w:tcW w:w="1475" w:type="dxa"/>
            <w:vAlign w:val="center"/>
          </w:tcPr>
          <w:p w14:paraId="6BF820B7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290C0B1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</w:rPr>
              <w:t>LuxR</w:t>
            </w:r>
            <w:proofErr w:type="spellEnd"/>
            <w:r w:rsidRPr="003C3CC6">
              <w:rPr>
                <w:rFonts w:ascii="Times New Roman" w:eastAsia="Times New Roman" w:hAnsi="Times New Roman" w:cs="Times New Roman"/>
              </w:rPr>
              <w:t>-family t</w:t>
            </w:r>
            <w:r w:rsidRPr="003907C6">
              <w:rPr>
                <w:rFonts w:ascii="Times New Roman" w:eastAsia="Times New Roman" w:hAnsi="Times New Roman" w:cs="Times New Roman"/>
              </w:rPr>
              <w:t>ranscriptional activator of CPS and biofilm-related operons.</w:t>
            </w:r>
          </w:p>
        </w:tc>
        <w:tc>
          <w:tcPr>
            <w:tcW w:w="3773" w:type="dxa"/>
            <w:vAlign w:val="center"/>
          </w:tcPr>
          <w:p w14:paraId="4E130A1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CC TGA AATCCTAATGCTC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AGTGTC AGA AGG TGTATC AAC</w:t>
            </w:r>
          </w:p>
        </w:tc>
        <w:tc>
          <w:tcPr>
            <w:tcW w:w="0" w:type="auto"/>
            <w:vAlign w:val="center"/>
          </w:tcPr>
          <w:p w14:paraId="4B77C55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2142</w:t>
            </w:r>
          </w:p>
        </w:tc>
        <w:tc>
          <w:tcPr>
            <w:tcW w:w="0" w:type="auto"/>
            <w:vAlign w:val="center"/>
          </w:tcPr>
          <w:p w14:paraId="4CD9728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4D0C083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81</w:t>
            </w:r>
          </w:p>
        </w:tc>
        <w:tc>
          <w:tcPr>
            <w:tcW w:w="1980" w:type="dxa"/>
            <w:vAlign w:val="center"/>
          </w:tcPr>
          <w:p w14:paraId="61A468B8" w14:textId="473CD171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8a8a18ee-55f5-4e23-b64e-6d7cd7c65677"/>
                <w:id w:val="-619831142"/>
                <w:placeholder>
                  <w:docPart w:val="B1C60CFC09654F7FB682FD6B4B172635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MTFiOTE5LTc4YjYtNGQ4MS05YTM3LTQ0NDc0NDc2YTAwNiIsIlJhbmdlTGVuZ3RoIjozLCJSZWZlcmVuY2VJZCI6IjFlOTZjNDMwLTFlMDYtNDNiYS05NDlkLWE2MTU3Y2RkOW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kb2kub3JnLzEwLjEwMDcvczAwMjUzLTAyNC0xMzM1MS04IiwiVXJpU3RyaW5nIjoiaHR0cHM6Ly9kb2kub3JnLzEwLjEwMDcvczAwMjUzLTAyNC0xMzM1MS0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2MyNDIxMDEtNTI5MC00ZWFhLWE4ZjUtMTFlOTdkNmQ0MDUyIiwiTW9kaWZpZWRPbiI6IjIwMjUtMDUtMjZUMDk6MjE6MTY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3L3MwMDI1My0wMjQtMTMzNTEtOCIsIlVyaVN0cmluZyI6Imh0dHBzOi8vZG9pLm9yZy8xMC4xMDA3L3MwMDI1My0wMjQtMTMzNTE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mh0dHBzOi8vZG9pLm9yZy8xMC4xMTg2L3MxMzA5OS0wMjEtMDA0MTAteSIsIlVyaVN0cmluZyI6Imh0dHBzOi8vZG9pLm9yZy8xMC4xMTg2L3MxMzA5OS0wMjEtMDA0MTAte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YaWEgSHVhbmciLCJDcmVhdGVkT24iOiIyMDI1LTA1LTI2VDA5OjIxOjE2IiwiTW9kaWZpZWRCeSI6Il9YaWEgSHVhbmciLCJJZCI6ImYyZWEyZjMwLWE2YzEtNDdjYS1hMjdmLTllMGY3MTZiZGMyZCIsIk1vZGlmaWVkT24iOiIyMDI1LTA1LTI2VDA5OjIxOjE2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4Ni9zMTMwOTktMDIxLTAwNDEwLXkiLCJVcmlTdHJpbmciOiJodHRwczovL2RvaS5vcmcvMTAuMTE4Ni9zMTMwOTktMDIxLTAwNDEwLX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9, 20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4349FB7E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1C3789B0" w14:textId="18EA02FB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mfpA</w:t>
            </w:r>
            <w:proofErr w:type="spellEnd"/>
            <w:r w:rsidRPr="003C3CC6">
              <w:rPr>
                <w:rFonts w:ascii="Times New Roman" w:eastAsia="Times New Roman" w:hAnsi="Times New Roman" w:cs="Times New Roman"/>
                <w:i/>
              </w:rPr>
              <w:t xml:space="preserve"> (VPA1443)</w:t>
            </w:r>
          </w:p>
        </w:tc>
        <w:tc>
          <w:tcPr>
            <w:tcW w:w="1475" w:type="dxa"/>
            <w:vAlign w:val="center"/>
          </w:tcPr>
          <w:p w14:paraId="19A9E6A7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2602539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Membrane fusion protein; matrix-as</w:t>
            </w:r>
            <w:r w:rsidRPr="003907C6">
              <w:rPr>
                <w:rFonts w:ascii="Times New Roman" w:eastAsia="Times New Roman" w:hAnsi="Times New Roman" w:cs="Times New Roman"/>
              </w:rPr>
              <w:t xml:space="preserve">sociated </w:t>
            </w:r>
            <w:r w:rsidRPr="003907C6">
              <w:rPr>
                <w:rFonts w:ascii="Times New Roman" w:eastAsia="Times New Roman" w:hAnsi="Times New Roman" w:cs="Times New Roman"/>
              </w:rPr>
              <w:lastRenderedPageBreak/>
              <w:t xml:space="preserve">membrane fusion protein of the 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cpsQ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>–</w:t>
            </w:r>
            <w:proofErr w:type="spellStart"/>
            <w:r w:rsidRPr="003907C6">
              <w:rPr>
                <w:rFonts w:ascii="Times New Roman" w:eastAsia="Times New Roman" w:hAnsi="Times New Roman" w:cs="Times New Roman"/>
              </w:rPr>
              <w:t>mfpABC</w:t>
            </w:r>
            <w:proofErr w:type="spellEnd"/>
            <w:r w:rsidRPr="003907C6">
              <w:rPr>
                <w:rFonts w:ascii="Times New Roman" w:eastAsia="Times New Roman" w:hAnsi="Times New Roman" w:cs="Times New Roman"/>
              </w:rPr>
              <w:t xml:space="preserve"> operon.</w:t>
            </w:r>
          </w:p>
        </w:tc>
        <w:tc>
          <w:tcPr>
            <w:tcW w:w="3773" w:type="dxa"/>
            <w:vAlign w:val="center"/>
          </w:tcPr>
          <w:p w14:paraId="424E515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lastRenderedPageBreak/>
              <w:t>GCG GGC AATGATCGTCTA AC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CACCTGAACCTGCG ACA AG</w:t>
            </w:r>
          </w:p>
        </w:tc>
        <w:tc>
          <w:tcPr>
            <w:tcW w:w="0" w:type="auto"/>
            <w:vAlign w:val="center"/>
          </w:tcPr>
          <w:p w14:paraId="5192CC3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2139</w:t>
            </w:r>
          </w:p>
        </w:tc>
        <w:tc>
          <w:tcPr>
            <w:tcW w:w="0" w:type="auto"/>
            <w:vAlign w:val="center"/>
          </w:tcPr>
          <w:p w14:paraId="07B07B5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1878CF5D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70</w:t>
            </w:r>
          </w:p>
        </w:tc>
        <w:tc>
          <w:tcPr>
            <w:tcW w:w="1980" w:type="dxa"/>
            <w:vAlign w:val="center"/>
          </w:tcPr>
          <w:p w14:paraId="6DB7E7F1" w14:textId="53741097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60bd6d07-cfca-4fc9-ae74-dc6b8fabca96"/>
                <w:id w:val="-237869750"/>
                <w:placeholder>
                  <w:docPart w:val="A3DD267389DA44AE97C9EF7661EF6D3C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3MjFlMTJiLWU1NWQtNGZiOS1hZDEzLTVmYmNjOGI0MWFmNyIsIlJhbmdlTGVuZ3RoIjozLCJSZWZlcmVuY2VJZCI6IjFlOTZjNDMwLTFlMDYtNDNiYS05NDlkLWE2MTU3Y2RkOW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kb2kub3JnLzEwLjEwMDcvczAwMjUzLTAyNC0xMzM1MS04IiwiVXJpU3RyaW5nIjoiaHR0cHM6Ly9kb2kub3JnLzEwLjEwMDcvczAwMjUzLTAyNC0xMzM1MS0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2MyNDIxMDEtNTI5MC00ZWFhLWE4ZjUtMTFlOTdkNmQ0MDUyIiwiTW9kaWZpZWRPbiI6IjIwMjUtMDUtMjZUMDk6MjE6MTY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3L3MwMDI1My0wMjQtMTMzNTEtOCIsIlVyaVN0cmluZyI6Imh0dHBzOi8vZG9pLm9yZy8xMC4xMDA3L3MwMDI1My0wMjQtMTMzNTE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mh0dHBzOi8vZG9pLm9yZy8xMC4xMTg2L3MxMzA5OS0wMjEtMDA0MTAteSIsIlVyaVN0cmluZyI6Imh0dHBzOi8vZG9pLm9yZy8xMC4xMTg2L3MxMzA5OS0wMjEtMDA0MTAte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YaWEgSHVhbmciLCJDcmVhdGVkT24iOiIyMDI1LTA1LTI2VDA5OjIxOjE2IiwiTW9kaWZpZWRCeSI6Il9YaWEgSHVhbmciLCJJZCI6ImYyZWEyZjMwLWE2YzEtNDdjYS1hMjdmLTllMGY3MTZiZGMyZCIsIk1vZGlmaWVkT24iOiIyMDI1LTA1LTI2VDA5OjIxOjE2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4Ni9zMTMwOTktMDIxLTAwNDEwLXkiLCJVcmlTdHJpbmciOiJodHRwczovL2RvaS5vcmcvMTAuMTE4Ni9zMTMwOTktMDIxLTAwNDEwLX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9, 20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2AD07225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0841DCD4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calR</w:t>
            </w:r>
            <w:proofErr w:type="spellEnd"/>
          </w:p>
        </w:tc>
        <w:tc>
          <w:tcPr>
            <w:tcW w:w="1475" w:type="dxa"/>
            <w:vAlign w:val="center"/>
          </w:tcPr>
          <w:p w14:paraId="61C17280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Biofilm</w:t>
            </w:r>
          </w:p>
        </w:tc>
        <w:tc>
          <w:tcPr>
            <w:tcW w:w="2718" w:type="dxa"/>
            <w:vAlign w:val="center"/>
          </w:tcPr>
          <w:p w14:paraId="55528F43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</w:rPr>
              <w:t>LysR</w:t>
            </w:r>
            <w:proofErr w:type="spellEnd"/>
            <w:r w:rsidRPr="003C3CC6">
              <w:rPr>
                <w:rFonts w:ascii="Times New Roman" w:eastAsia="Times New Roman" w:hAnsi="Times New Roman" w:cs="Times New Roman"/>
              </w:rPr>
              <w:t>-type transcriptional regulator; T3SS/T6</w:t>
            </w:r>
            <w:r w:rsidRPr="003907C6">
              <w:rPr>
                <w:rFonts w:ascii="Times New Roman" w:eastAsia="Times New Roman" w:hAnsi="Times New Roman" w:cs="Times New Roman"/>
              </w:rPr>
              <w:t>SS, biofilm formation.</w:t>
            </w:r>
          </w:p>
        </w:tc>
        <w:tc>
          <w:tcPr>
            <w:tcW w:w="3773" w:type="dxa"/>
            <w:vAlign w:val="center"/>
            <w:hideMark/>
          </w:tcPr>
          <w:p w14:paraId="5B4ED35B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TG TAA AAAGAA AACCGTACA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AAC ACAGCAGAATGACCG TG</w:t>
            </w:r>
          </w:p>
        </w:tc>
        <w:tc>
          <w:tcPr>
            <w:tcW w:w="0" w:type="auto"/>
            <w:vAlign w:val="center"/>
          </w:tcPr>
          <w:p w14:paraId="7A0F37F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7817</w:t>
            </w:r>
          </w:p>
        </w:tc>
        <w:tc>
          <w:tcPr>
            <w:tcW w:w="0" w:type="auto"/>
            <w:vAlign w:val="center"/>
          </w:tcPr>
          <w:p w14:paraId="34E35D9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1189654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57</w:t>
            </w:r>
          </w:p>
        </w:tc>
        <w:tc>
          <w:tcPr>
            <w:tcW w:w="1980" w:type="dxa"/>
            <w:vAlign w:val="center"/>
          </w:tcPr>
          <w:p w14:paraId="5F00552C" w14:textId="766C33F2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fbf42a33-21d8-4ed4-b558-a0623bba6e6b"/>
                <w:id w:val="1543324072"/>
                <w:placeholder>
                  <w:docPart w:val="0925BC8151D74DA38B0406F582CE1DE1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kOWUwY2M1LTdiZjMtNDBlYi05ZjE3LWFlMzU1ODI4NDQ3NSIsIlJhbmdlTGVuZ3RoIjozLCJSZWZlcmVuY2VJZCI6IjFlOTZjNDMwLTFlMDYtNDNiYS05NDlkLWE2MTU3Y2RkOW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kb2kub3JnLzEwLjEwMDcvczAwMjUzLTAyNC0xMzM1MS04IiwiVXJpU3RyaW5nIjoiaHR0cHM6Ly9kb2kub3JnLzEwLjEwMDcvczAwMjUzLTAyNC0xMzM1MS0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2MyNDIxMDEtNTI5MC00ZWFhLWE4ZjUtMTFlOTdkNmQ0MDUyIiwiTW9kaWZpZWRPbiI6IjIwMjUtMDUtMjZUMDk6MjE6MTY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3L3MwMDI1My0wMjQtMTMzNTEtOCIsIlVyaVN0cmluZyI6Imh0dHBzOi8vZG9pLm9yZy8xMC4xMDA3L3MwMDI1My0wMjQtMTMzNTE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mh0dHBzOi8vZG9pLm9yZy8xMC4xMTg2L3MxMzA5OS0wMjEtMDA0MTAteSIsIlVyaVN0cmluZyI6Imh0dHBzOi8vZG9pLm9yZy8xMC4xMTg2L3MxMzA5OS0wMjEtMDA0MTAte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YaWEgSHVhbmciLCJDcmVhdGVkT24iOiIyMDI1LTA1LTI2VDA5OjIxOjE2IiwiTW9kaWZpZWRCeSI6Il9YaWEgSHVhbmciLCJJZCI6ImYyZWEyZjMwLWE2YzEtNDdjYS1hMjdmLTllMGY3MTZiZGMyZCIsIk1vZGlmaWVkT24iOiIyMDI1LTA1LTI2VDA5OjIxOjE2IiwiUHJvamVjdCI6eyIkcmVmIjoiOC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4Ni9zMTMwOTktMDIxLTAwNDEwLXkiLCJVcmlTdHJpbmciOiJodHRwczovL2RvaS5vcmcvMTAuMTE4Ni9zMTMwOTktMDIxLTAwNDEwLX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9, 20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02D9C3CC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19B7C445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scvA</w:t>
            </w:r>
            <w:proofErr w:type="spellEnd"/>
          </w:p>
        </w:tc>
        <w:tc>
          <w:tcPr>
            <w:tcW w:w="1475" w:type="dxa"/>
            <w:vAlign w:val="center"/>
          </w:tcPr>
          <w:p w14:paraId="39F141D7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Virulence Machinery (T6SS2)</w:t>
            </w:r>
          </w:p>
        </w:tc>
        <w:tc>
          <w:tcPr>
            <w:tcW w:w="2718" w:type="dxa"/>
            <w:vAlign w:val="center"/>
          </w:tcPr>
          <w:p w14:paraId="7777A679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EPS biosynthesis;</w:t>
            </w:r>
            <w:r w:rsidRPr="003C3CC6">
              <w:rPr>
                <w:rFonts w:ascii="Times New Roman" w:hAnsi="Times New Roman" w:cs="Times New Roman"/>
              </w:rPr>
              <w:t xml:space="preserve"> </w:t>
            </w:r>
            <w:r w:rsidRPr="003C3CC6">
              <w:rPr>
                <w:rFonts w:ascii="Times New Roman" w:eastAsia="Times New Roman" w:hAnsi="Times New Roman" w:cs="Times New Roman"/>
              </w:rPr>
              <w:t xml:space="preserve">T6SS2 </w:t>
            </w:r>
            <w:r w:rsidRPr="003907C6">
              <w:rPr>
                <w:rFonts w:ascii="Times New Roman" w:eastAsia="Times New Roman" w:hAnsi="Times New Roman" w:cs="Times New Roman"/>
              </w:rPr>
              <w:t>structural components.</w:t>
            </w:r>
          </w:p>
        </w:tc>
        <w:tc>
          <w:tcPr>
            <w:tcW w:w="3773" w:type="dxa"/>
            <w:vAlign w:val="center"/>
            <w:hideMark/>
          </w:tcPr>
          <w:p w14:paraId="443A7A33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CCCAAGACAAACTAGCGATT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GTGCTGGAGGTTGATTTCG</w:t>
            </w:r>
          </w:p>
        </w:tc>
        <w:tc>
          <w:tcPr>
            <w:tcW w:w="0" w:type="auto"/>
            <w:vAlign w:val="center"/>
          </w:tcPr>
          <w:p w14:paraId="126ED55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983</w:t>
            </w:r>
          </w:p>
        </w:tc>
        <w:tc>
          <w:tcPr>
            <w:tcW w:w="0" w:type="auto"/>
            <w:vAlign w:val="center"/>
          </w:tcPr>
          <w:p w14:paraId="40FA2F49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58F4D976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30</w:t>
            </w:r>
          </w:p>
        </w:tc>
        <w:tc>
          <w:tcPr>
            <w:tcW w:w="1980" w:type="dxa"/>
            <w:vAlign w:val="center"/>
          </w:tcPr>
          <w:p w14:paraId="44476AD2" w14:textId="08538D40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0bc59959-7067-4157-9a72-d640e7a1ef9e"/>
                <w:id w:val="136155103"/>
                <w:placeholder>
                  <w:docPart w:val="9BA4131D79244DF69542A574B605AFFA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MzFmNDJlLTU5MDctNDg0OS1hYmIzLTM1YjA1Y2IxZDdiOSIsIlJhbmdlTGVuZ3RoIjozLCJSZWZlcmVuY2VJZCI6IjcxNGY1OThkLTNiMDYtNDZhNC04N2E3LWU4NzU3MWUwOGI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uZyIsIkxhc3ROYW1lIjoiQ2hlbiIsIlByb3RlY3RlZCI6ZmFsc2UsIlNleCI6MiwiQ3JlYXRlZEJ5IjoiX1hpYSBIdWFuZyIsIkNyZWF0ZWRPbiI6IjIwMjUtMDUtMjZUMDk6MjE6MTYiLCJNb2RpZmllZEJ5IjoiX1hpYSBIdWFuZyIsIklkIjoiZTQxZTgxNjgtZGQ0Ni00ZGRiLTllZTYtNjU5NmY0NGNkNzJkIiwiTW9kaWZpZWRPbiI6IjIwMjUtMDUtMjZUMDk6MjE6MTYiLCJQcm9qZWN0Ijp7IiRpZCI6IjgiLCIkdHlwZSI6IlN3aXNzQWNhZGVtaWMuQ2l0YXZpLlByb2plY3QsIFN3aXNzQWNhZGVtaWMuQ2l0YXZpIn19LHsiJGlkIjoiO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E5MjIwMDgwMDkiLCJVcmlTdHJpbmciOiJodHRwczovL3d3dy5zY2llbmNlZGlyZWN0LmNvbS9zY2llbmNlL2FydGljbGUvcGlpL1MwMzc4MTExOTIyMDA4MDA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ZWM3YTBhYjAtMWQ0Yy00ZmIxLWFhMjAtMWMxM2U4OWM0MmRkIiwiTW9kaWZpZWRPbiI6IjIwMjUtMDUtMjZUMDk6MjE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Z2VuZS4yMDIyLjE0Njk4MCIsIlVyaVN0cmluZyI6Imh0dHBzOi8vZG9pLm9yZy8xMC4xMDE2L2ouZ2VuZS4yMDIyLjE0Njk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mZyb250aWVyc2luLm9yZy9qb3VybmFscy9taWNyb2Jpb2xvZ3kvYXJ0aWNsZXMvMTAuMzM4OS9mbWljYi4yMDIzLjEwNzk2NTMiLCJVcmlTdHJpbmciOiJodHRwczovL3d3dy5mcm9udGllcnNpbi5vcmcvam91cm5hbHMvbWljcm9iaW9sb2d5L2FydGljbGVzLzEwLjMzODkvZm1pY2IuMjAyMy4xMDc5NjUz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MTI2OGUwMDctMmIzOS00ODFlLTljMDItMjQyYjUxZDI3ZDA0IiwiTW9kaWZpZWRPbiI6IjIwMjUtMDUtMjZUMDk6MjE6MTY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taWNiLjIwMjMuMTA3OTY1MyIsIlVyaVN0cmluZyI6Imh0dHBzOi8vZG9pLm9yZy8xMC4zMzg5L2ZtaWNiLjIwMjMuMTA3OTY1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6, 21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084FD092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773923DA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scvE</w:t>
            </w:r>
            <w:proofErr w:type="spellEnd"/>
          </w:p>
        </w:tc>
        <w:tc>
          <w:tcPr>
            <w:tcW w:w="1475" w:type="dxa"/>
            <w:vAlign w:val="center"/>
          </w:tcPr>
          <w:p w14:paraId="66214B9F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Virulence Machinery (T6SS2)</w:t>
            </w:r>
          </w:p>
        </w:tc>
        <w:tc>
          <w:tcPr>
            <w:tcW w:w="2718" w:type="dxa"/>
            <w:vAlign w:val="center"/>
          </w:tcPr>
          <w:p w14:paraId="265EF30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EPS biosynthesis; T6</w:t>
            </w:r>
            <w:r w:rsidRPr="003907C6">
              <w:rPr>
                <w:rFonts w:ascii="Times New Roman" w:eastAsia="Times New Roman" w:hAnsi="Times New Roman" w:cs="Times New Roman"/>
              </w:rPr>
              <w:t>SS2 structural components.</w:t>
            </w:r>
          </w:p>
        </w:tc>
        <w:tc>
          <w:tcPr>
            <w:tcW w:w="3773" w:type="dxa"/>
            <w:vAlign w:val="center"/>
            <w:hideMark/>
          </w:tcPr>
          <w:p w14:paraId="239ED67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ACAGGTCGTGATGCCATTC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GCGATGATGACCGAAGTG</w:t>
            </w:r>
          </w:p>
        </w:tc>
        <w:tc>
          <w:tcPr>
            <w:tcW w:w="0" w:type="auto"/>
            <w:vAlign w:val="center"/>
          </w:tcPr>
          <w:p w14:paraId="1F979663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987</w:t>
            </w:r>
          </w:p>
        </w:tc>
        <w:tc>
          <w:tcPr>
            <w:tcW w:w="0" w:type="auto"/>
            <w:vAlign w:val="center"/>
          </w:tcPr>
          <w:p w14:paraId="15711C0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2F4DC829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41</w:t>
            </w:r>
          </w:p>
        </w:tc>
        <w:tc>
          <w:tcPr>
            <w:tcW w:w="1980" w:type="dxa"/>
            <w:vAlign w:val="center"/>
          </w:tcPr>
          <w:p w14:paraId="56049187" w14:textId="4B14F7D3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a3fe40e1-50ee-43e5-a0b7-82be6589b84e"/>
                <w:id w:val="1250470429"/>
                <w:placeholder>
                  <w:docPart w:val="A5CDC2A197D14BE784C32B6F85D64C9C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5ZWE2MWRjLTFiNWUtNGZhNC04NDM4LTEzMmVkYmEwNjkzNiIsIlJhbmdlTGVuZ3RoIjozLCJSZWZlcmVuY2VJZCI6IjcxNGY1OThkLTNiMDYtNDZhNC04N2E3LWU4NzU3MWUwOGI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E5MjIwMDgwMDkiLCJVcmlTdHJpbmciOiJodHRwczovL3d3dy5zY2llbmNlZGlyZWN0LmNvbS9zY2llbmNlL2FydGljbGUvcGlpL1MwMzc4MTExOTIyMDA4MDA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ZWM3YTBhYjAtMWQ0Yy00ZmIxLWFhMjAtMWMxM2U4OWM0MmRkIiwiTW9kaWZpZWRPbiI6IjIwMjUtMDUtMjZUMDk6MjE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Z2VuZS4yMDIyLjE0Njk4MCIsIlVyaVN0cmluZyI6Imh0dHBzOi8vZG9pLm9yZy8xMC4xMDE2L2ouZ2VuZS4yMDIyLjE0Njk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BzOi8vZG9pLm9yZy8xMC4xMTI4L21zeXN0ZW1zLjAxMjI2LTIxIiwiVXJpU3RyaW5nIjoiaHR0cHM6Ly9kb2kub3JnLzEwLjExMjgvbXN5c3RlbXMuMDEyMjYtM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I4ZWQ2YjMyMi1hODU2LTRlYzUtYWJjYy04NWUxNjEzZjljMDAiLCJNb2RpZmllZE9uIjoiMjAyNS0wNS0yNlQwOToyMToxNi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MjgvbXN5c3RlbXMuMDEyMjYtMjEiLCJVcmlTdHJpbmciOiJodHRwczovL2RvaS5vcmcvMTAuMTEyOC9tc3lzdGVtcy4wMTIyNi0y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JodHRwczovL3d3dy5mcm9udGllcnNpbi5vcmcvam91cm5hbHMvbWljcm9iaW9sb2d5L2FydGljbGVzLzEwLjMzODkvZm1pY2IuMjAyMy4xMDc5NjUzIiwiVXJpU3RyaW5nIjoiaHR0cHM6Ly93d3cuZnJvbnRpZXJzaW4ub3JnL2pvdXJuYWxzL21pY3JvYmlvbG9neS9hcnRpY2xlcy8xMC4zMzg5L2ZtaWNiLjIwMjMuMTA3OTY1M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6, 21, 22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1B0DCD91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7901336C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scvO</w:t>
            </w:r>
            <w:proofErr w:type="spellEnd"/>
          </w:p>
        </w:tc>
        <w:tc>
          <w:tcPr>
            <w:tcW w:w="1475" w:type="dxa"/>
            <w:vAlign w:val="center"/>
          </w:tcPr>
          <w:p w14:paraId="3E1EB3E4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Virulence Machinery (T6SS2)</w:t>
            </w:r>
          </w:p>
        </w:tc>
        <w:tc>
          <w:tcPr>
            <w:tcW w:w="2718" w:type="dxa"/>
            <w:vAlign w:val="center"/>
          </w:tcPr>
          <w:p w14:paraId="3AE7FCD5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EP</w:t>
            </w:r>
            <w:r w:rsidRPr="003907C6">
              <w:rPr>
                <w:rFonts w:ascii="Times New Roman" w:eastAsia="Times New Roman" w:hAnsi="Times New Roman" w:cs="Times New Roman"/>
              </w:rPr>
              <w:t>S biosynthesis; T6SS2 structural components.</w:t>
            </w:r>
          </w:p>
        </w:tc>
        <w:tc>
          <w:tcPr>
            <w:tcW w:w="3773" w:type="dxa"/>
            <w:vAlign w:val="center"/>
            <w:hideMark/>
          </w:tcPr>
          <w:p w14:paraId="70DB4A66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GTTCATTGCTCTTGCCATCA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CGAGGGCCAATCATAGACAT</w:t>
            </w:r>
          </w:p>
        </w:tc>
        <w:tc>
          <w:tcPr>
            <w:tcW w:w="0" w:type="auto"/>
            <w:vAlign w:val="center"/>
          </w:tcPr>
          <w:p w14:paraId="27C20EC9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997</w:t>
            </w:r>
          </w:p>
        </w:tc>
        <w:tc>
          <w:tcPr>
            <w:tcW w:w="0" w:type="auto"/>
            <w:vAlign w:val="center"/>
          </w:tcPr>
          <w:p w14:paraId="5ABE05D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46F3EF1D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276</w:t>
            </w:r>
          </w:p>
        </w:tc>
        <w:tc>
          <w:tcPr>
            <w:tcW w:w="1980" w:type="dxa"/>
            <w:vAlign w:val="center"/>
          </w:tcPr>
          <w:p w14:paraId="172900BB" w14:textId="0A31C6C9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484c8924-4873-4a1e-bf69-5964845e247c"/>
                <w:id w:val="2037226343"/>
                <w:placeholder>
                  <w:docPart w:val="BD6F04E8E28D4FDDB26B645096A41FEB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OGZiZDVhLTc1YmUtNDFiZi1hNTVjLWMxNGFjYmExY2U0NCIsIlJhbmdlTGVuZ3RoIjo0LCJSZWZlcmVuY2VJZCI6Ijk0NmZiM2MxLWEwZTYtNGIwMy1hMjAxLTUzZmZiNTkzYm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G9pLm9yZy8xMC4xMTI4L21zeXN0ZW1zLjAxMjI2LTIxIiwiVXJpU3RyaW5nIjoiaHR0cHM6Ly9kb2kub3JnLzEwLjExMjgvbXN5c3RlbXMuMDEyMjYtM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I4ZWQ2YjMyMi1hODU2LTRlYzUtYWJjYy04NWUxNjEzZjljMDAiLCJNb2RpZmllZE9uIjoiMjAyNS0wNS0yNlQwOToyMTox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jgvbXN5c3RlbXMuMDEyMjYtMjEiLCJVcmlTdHJpbmciOiJodHRwczovL2RvaS5vcmcvMTAuMTEyOC9tc3lzdGVtcy4wMTIyNi0y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2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64497473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7B940006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3C3CC6">
              <w:rPr>
                <w:rFonts w:ascii="Times New Roman" w:eastAsia="Times New Roman" w:hAnsi="Times New Roman" w:cs="Times New Roman"/>
                <w:i/>
              </w:rPr>
              <w:t>tssL2</w:t>
            </w:r>
            <w:r w:rsidRPr="003C3CC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(VPA1040)</w:t>
            </w:r>
          </w:p>
        </w:tc>
        <w:tc>
          <w:tcPr>
            <w:tcW w:w="1475" w:type="dxa"/>
            <w:vAlign w:val="center"/>
          </w:tcPr>
          <w:p w14:paraId="77D1E9E7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Virulence Machinery (T6SS2)</w:t>
            </w:r>
          </w:p>
        </w:tc>
        <w:tc>
          <w:tcPr>
            <w:tcW w:w="2718" w:type="dxa"/>
            <w:vAlign w:val="center"/>
          </w:tcPr>
          <w:p w14:paraId="4B072958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ore membrane-anchoring protein o</w:t>
            </w:r>
            <w:r w:rsidRPr="003907C6">
              <w:rPr>
                <w:rFonts w:ascii="Times New Roman" w:eastAsia="Times New Roman" w:hAnsi="Times New Roman" w:cs="Times New Roman"/>
              </w:rPr>
              <w:t>f T6SS2; deletion affects motility and biofilm phenotypes.</w:t>
            </w:r>
          </w:p>
        </w:tc>
        <w:tc>
          <w:tcPr>
            <w:tcW w:w="3773" w:type="dxa"/>
            <w:vAlign w:val="center"/>
            <w:hideMark/>
          </w:tcPr>
          <w:p w14:paraId="6CC9FA7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CTTCCGCACTGCTTGTTTGT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AACTGCTGGGGTTGGTTGAA</w:t>
            </w:r>
          </w:p>
        </w:tc>
        <w:tc>
          <w:tcPr>
            <w:tcW w:w="0" w:type="auto"/>
            <w:vAlign w:val="center"/>
          </w:tcPr>
          <w:p w14:paraId="1B9BB8B3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1735</w:t>
            </w:r>
          </w:p>
        </w:tc>
        <w:tc>
          <w:tcPr>
            <w:tcW w:w="0" w:type="auto"/>
            <w:vAlign w:val="center"/>
          </w:tcPr>
          <w:p w14:paraId="4009677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43D43D0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0</w:t>
            </w:r>
          </w:p>
        </w:tc>
        <w:tc>
          <w:tcPr>
            <w:tcW w:w="1980" w:type="dxa"/>
            <w:vAlign w:val="center"/>
          </w:tcPr>
          <w:p w14:paraId="4035A00A" w14:textId="6DD77AAF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e86b7d54-9c3e-4a63-9c13-e70efb137ccd"/>
                <w:id w:val="742925283"/>
                <w:placeholder>
                  <w:docPart w:val="9F58E2F06D604FF29007B8AD2D902589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Mjk3Mjg3LTM3ZDctNDNjYS05MmY2LWVjZjc5YjViZGZmYSIsIlJhbmdlTGVuZ3RoIjo0LCJSZWZlcmVuY2VJZCI6IjFlOTZjNDMwLTFlMDYtNDNiYS05NDlkLWE2MTU3Y2RkOW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kb2kub3JnLzEwLjEwMDcvczAwMjUzLTAyNC0xMzM1MS04IiwiVXJpU3RyaW5nIjoiaHR0cHM6Ly9kb2kub3JnLzEwLjEwMDcvczAwMjUzLTAyNC0xMzM1MS0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2MyNDIxMDEtNTI5MC00ZWFhLWE4ZjUtMTFlOTdkNmQ0MDUyIiwiTW9kaWZpZWRPbiI6IjIwMjUtMDUtMjZUMDk6MjE6MTY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3L3MwMDI1My0wMjQtMTMzNTEtOCIsIlVyaVN0cmluZyI6Imh0dHBzOi8vZG9pLm9yZy8xMC4xMDA3L3MwMDI1My0wMjQtMTMzNTE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19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661ABC1E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7105514B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tlh</w:t>
            </w:r>
            <w:proofErr w:type="spellEnd"/>
          </w:p>
        </w:tc>
        <w:tc>
          <w:tcPr>
            <w:tcW w:w="1475" w:type="dxa"/>
            <w:vAlign w:val="center"/>
          </w:tcPr>
          <w:p w14:paraId="740C8B33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Toxins &amp; Stress Response</w:t>
            </w:r>
          </w:p>
        </w:tc>
        <w:tc>
          <w:tcPr>
            <w:tcW w:w="2718" w:type="dxa"/>
            <w:vAlign w:val="center"/>
          </w:tcPr>
          <w:p w14:paraId="20452588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Thermolabile hemolysin; species marker and cytot</w:t>
            </w:r>
            <w:r w:rsidRPr="003907C6">
              <w:rPr>
                <w:rFonts w:ascii="Times New Roman" w:eastAsia="Times New Roman" w:hAnsi="Times New Roman" w:cs="Times New Roman"/>
              </w:rPr>
              <w:t>oxic virulence factor.</w:t>
            </w:r>
          </w:p>
        </w:tc>
        <w:tc>
          <w:tcPr>
            <w:tcW w:w="3773" w:type="dxa"/>
            <w:vAlign w:val="center"/>
            <w:hideMark/>
          </w:tcPr>
          <w:p w14:paraId="17BD8B9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AAA GCG GAT TAT GCA GAA GCA CT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GCT ACT TTC TAG CAT TTT CTC TGC</w:t>
            </w:r>
          </w:p>
        </w:tc>
        <w:tc>
          <w:tcPr>
            <w:tcW w:w="0" w:type="auto"/>
            <w:vAlign w:val="center"/>
          </w:tcPr>
          <w:p w14:paraId="5DA076F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914</w:t>
            </w:r>
          </w:p>
        </w:tc>
        <w:tc>
          <w:tcPr>
            <w:tcW w:w="0" w:type="auto"/>
            <w:vAlign w:val="center"/>
          </w:tcPr>
          <w:p w14:paraId="6FFFF50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4967386D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450</w:t>
            </w:r>
          </w:p>
        </w:tc>
        <w:tc>
          <w:tcPr>
            <w:tcW w:w="1980" w:type="dxa"/>
            <w:vAlign w:val="center"/>
          </w:tcPr>
          <w:p w14:paraId="17EC7A41" w14:textId="5080FB01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45c67ddc-0c40-46cd-97a6-20fcde4092ad"/>
                <w:id w:val="2117859949"/>
                <w:placeholder>
                  <w:docPart w:val="08C8B97F3B704481A4465FA5B48F4D78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hMjRkZDc3LWVkYWItNDA2Ni1iZDk3LWRiODc3YmM5OWU2ZCIsIlJhbmdlTGVuZ3RoIjo0LCJSZWZlcmVuY2VJZCI6Ijc3N2Q2ZDVmLTZhZTItNDJlMi1iMjUzLWJiOWE5NDYwYz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OTc3ODEyNCIsIlVyaVN0cmluZyI6Imh0dHBzOi8vd3d3Lm5jYmkubmxtLm5paC5nb3YvcG1jL2FydGljbGVzL1BNQzk3NzgxM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hpYSBIdWFuZyIsIkNyZWF0ZWRPbiI6IjIwMjUtMDUtMjZUMDk6MjE6MTYiLCJNb2RpZmllZEJ5IjoiX1hpYSBIdWFuZyIsIklkIjoiMmIyZjU2ZjctOTZjNy00NGEwLTljYmUtNzI3OTVjYTg2MjU1IiwiTW9kaWZpZWRPbiI6IjIwMjUtMDUtMjZUMDk6MjE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zMzkwL2Zvb2RzMTEyNDQwNDgiLCJVcmlTdHJpbmciOiJodHRwczovL2RvaS5vcmcvMTAuMzM5MC9mb29kczExMjQ0MDQ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3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3BB546F9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2AAFC70E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lastRenderedPageBreak/>
              <w:t>oxyR</w:t>
            </w:r>
            <w:proofErr w:type="spellEnd"/>
          </w:p>
        </w:tc>
        <w:tc>
          <w:tcPr>
            <w:tcW w:w="1475" w:type="dxa"/>
            <w:vAlign w:val="center"/>
          </w:tcPr>
          <w:p w14:paraId="34743D1A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Toxins &amp; Stress Response</w:t>
            </w:r>
          </w:p>
        </w:tc>
        <w:tc>
          <w:tcPr>
            <w:tcW w:w="2718" w:type="dxa"/>
            <w:vAlign w:val="center"/>
          </w:tcPr>
          <w:p w14:paraId="6A58E03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Oxidative stress response regulator control</w:t>
            </w:r>
            <w:r w:rsidRPr="003907C6">
              <w:rPr>
                <w:rFonts w:ascii="Times New Roman" w:eastAsia="Times New Roman" w:hAnsi="Times New Roman" w:cs="Times New Roman"/>
              </w:rPr>
              <w:t>ling ROS-defense and biofilm/motility modulation.</w:t>
            </w:r>
          </w:p>
        </w:tc>
        <w:tc>
          <w:tcPr>
            <w:tcW w:w="3773" w:type="dxa"/>
            <w:vAlign w:val="center"/>
            <w:hideMark/>
          </w:tcPr>
          <w:p w14:paraId="6E9D9828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CG TCA GCT AGA GGA AGG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GG TCG CGT AAG CAA TGC</w:t>
            </w:r>
          </w:p>
        </w:tc>
        <w:tc>
          <w:tcPr>
            <w:tcW w:w="0" w:type="auto"/>
            <w:vAlign w:val="center"/>
          </w:tcPr>
          <w:p w14:paraId="2EE3270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302</w:t>
            </w:r>
          </w:p>
        </w:tc>
        <w:tc>
          <w:tcPr>
            <w:tcW w:w="0" w:type="auto"/>
            <w:vAlign w:val="center"/>
          </w:tcPr>
          <w:p w14:paraId="5B5BF733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7227555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210</w:t>
            </w:r>
          </w:p>
        </w:tc>
        <w:tc>
          <w:tcPr>
            <w:tcW w:w="1980" w:type="dxa"/>
            <w:vAlign w:val="center"/>
          </w:tcPr>
          <w:p w14:paraId="6A00CC94" w14:textId="21FF118A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a3fb9e71-97ae-4230-b4a5-65c7bd5f7f73"/>
                <w:id w:val="1706210110"/>
                <w:placeholder>
                  <w:docPart w:val="ECC348D84D3A4156AFFDB961F65E6CE9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mNGU5MjA4LTk1NzgtNGI4NC05OTFhLWQ3YjdlNWZiNDBhMyIsIlJhbmdlTGVuZ3RoIjo0LCJSZWZlcmVuY2VJZCI6ImQ5OWQ3MmY0LWZjYTktNGMyMy05YThkLWNkODViNmJhZjI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vaS5vcmcvMTAuMTEyOC9BRU0uMDI4MTgtMTUiLCJVcmlTdHJpbmciOiJodHRwczovL2RvaS5vcmcvMTAuMTEyOC9BRU0uMDI4MTgt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GlhIEh1YW5nIiwiQ3JlYXRlZE9uIjoiMjAyNS0wNS0yNlQwOToyMToxNiIsIk1vZGlmaWVkQnkiOiJfWGlhIEh1YW5nIiwiSWQiOiJlNDljYTA3YS1jMjQ1LTQ4ZjEtYThmZi03YTExMWYzYzIxZTIiLCJNb2RpZmllZE9uIjoiMjAyNS0wNS0yNlQwOToyM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jgvQUVNLjAyODE4LTE1IiwiVXJpU3RyaW5nIjoiaHR0cHM6Ly9kb2kub3JnLzEwLjExMjgvQUVNLjAyODE4LT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4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3EDEBFC1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  <w:hideMark/>
          </w:tcPr>
          <w:p w14:paraId="347085F1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  <w:i/>
              </w:rPr>
              <w:t>tnaA</w:t>
            </w:r>
            <w:proofErr w:type="spellEnd"/>
          </w:p>
        </w:tc>
        <w:tc>
          <w:tcPr>
            <w:tcW w:w="1475" w:type="dxa"/>
            <w:vAlign w:val="center"/>
          </w:tcPr>
          <w:p w14:paraId="5BCF2CF7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Toxins &amp; Stress Response</w:t>
            </w:r>
          </w:p>
        </w:tc>
        <w:tc>
          <w:tcPr>
            <w:tcW w:w="2718" w:type="dxa"/>
            <w:vAlign w:val="center"/>
          </w:tcPr>
          <w:p w14:paraId="35FCE556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 xml:space="preserve">Tryptophanase; produce indole inhibit biofilm </w:t>
            </w:r>
            <w:r w:rsidRPr="003907C6">
              <w:rPr>
                <w:rFonts w:ascii="Times New Roman" w:eastAsia="Times New Roman" w:hAnsi="Times New Roman" w:cs="Times New Roman"/>
              </w:rPr>
              <w:t>formation</w:t>
            </w:r>
          </w:p>
        </w:tc>
        <w:tc>
          <w:tcPr>
            <w:tcW w:w="3773" w:type="dxa"/>
            <w:vAlign w:val="center"/>
            <w:hideMark/>
          </w:tcPr>
          <w:p w14:paraId="41F6D368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GTACGAAATTGCCACCAAA</w:t>
            </w:r>
            <w:r w:rsidRPr="003907C6">
              <w:rPr>
                <w:rFonts w:ascii="Times New Roman" w:eastAsia="Times New Roman" w:hAnsi="Times New Roman" w:cs="Times New Roman"/>
              </w:rPr>
              <w:br/>
              <w:t>/TCAGCGTAACCTTCTTCACG</w:t>
            </w:r>
          </w:p>
        </w:tc>
        <w:tc>
          <w:tcPr>
            <w:tcW w:w="0" w:type="auto"/>
            <w:vAlign w:val="center"/>
          </w:tcPr>
          <w:p w14:paraId="35191B57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0879</w:t>
            </w:r>
          </w:p>
        </w:tc>
        <w:tc>
          <w:tcPr>
            <w:tcW w:w="0" w:type="auto"/>
            <w:vAlign w:val="center"/>
          </w:tcPr>
          <w:p w14:paraId="1F3ABB4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2B2FC1D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03</w:t>
            </w:r>
          </w:p>
        </w:tc>
        <w:tc>
          <w:tcPr>
            <w:tcW w:w="1980" w:type="dxa"/>
            <w:vAlign w:val="center"/>
          </w:tcPr>
          <w:p w14:paraId="622BA17A" w14:textId="29041D4C" w:rsidR="00B57DB4" w:rsidRPr="003C3CC6" w:rsidRDefault="00C1224E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sdt>
              <w:sdtPr>
                <w:rPr>
                  <w:rFonts w:ascii="Times New Roman" w:eastAsia="Times New Roman" w:hAnsi="Times New Roman" w:cs="Times New Roman"/>
                  <w:color w:val="000000"/>
                </w:rPr>
                <w:alias w:val="To edit, see citavi.com/edit"/>
                <w:tag w:val="CitaviPlaceholder#bf262bae-4b12-4a0e-8ac5-9b81f966772c"/>
                <w:id w:val="1030140254"/>
                <w:placeholder>
                  <w:docPart w:val="1043D73BF42541D18E975A8F7734F5BF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ZmZhZjQ1LTE0N2QtNDUyMy1iM2RjLWY4YjcxNzRmMDgyNiIsIlJhbmdlTGVuZ3RoIjozLCJSZWZlcmVuY2VJZCI6ImUxNmVkMzhhLWY5NjAtNDVmYy1iMTcwLWQzZDFjNjAzZjd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9pLm9yZy8xMC4xMDkzL2ZlbXNlYy9maXYwMzUiLCJVcmlTdHJpbmciOiJodHRwczovL2RvaS5vcmcvMTAuMTA5My9mZW1zZWMvZml2MD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hpYSBIdWFuZyIsIkNyZWF0ZWRPbiI6IjIwMjUtMDUtMjZUMDk6MjE6MTYiLCJNb2RpZmllZEJ5IjoiX1hpYSBIdWFuZyIsIklkIjoiYjc0N2ViYjMtZWEyNS00ZTQ5LWE1ZjAtMTZmZmFiYmNkYWViIiwiTW9kaWZpZWRPbiI6IjIwMjUtMDUtMjZUMDk6MjE6M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ZlbXNlYy9maXYwMzUiLCJVcmlTdHJpbmciOiJodHRwczovL2RvaS5vcmcvMTAuMTA5My9mZW1zZWMvZml2MD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5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590DFEAC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026F2150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C3CC6">
              <w:rPr>
                <w:rFonts w:ascii="Times New Roman" w:hAnsi="Times New Roman" w:cs="Times New Roman"/>
                <w:i/>
              </w:rPr>
              <w:t>vp0619</w:t>
            </w:r>
          </w:p>
        </w:tc>
        <w:tc>
          <w:tcPr>
            <w:tcW w:w="1475" w:type="dxa"/>
            <w:vAlign w:val="center"/>
          </w:tcPr>
          <w:p w14:paraId="7C5DB780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hitinase</w:t>
            </w:r>
          </w:p>
        </w:tc>
        <w:tc>
          <w:tcPr>
            <w:tcW w:w="2718" w:type="dxa"/>
            <w:vAlign w:val="center"/>
          </w:tcPr>
          <w:p w14:paraId="3255A79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3C3CC6">
              <w:rPr>
                <w:rFonts w:ascii="Times New Roman" w:eastAsia="Times New Roman" w:hAnsi="Times New Roman" w:cs="Times New Roman"/>
              </w:rPr>
              <w:t>ChiB</w:t>
            </w:r>
            <w:proofErr w:type="spellEnd"/>
            <w:r w:rsidRPr="003C3CC6">
              <w:rPr>
                <w:rFonts w:ascii="Times New Roman" w:eastAsia="Times New Roman" w:hAnsi="Times New Roman" w:cs="Times New Roman"/>
              </w:rPr>
              <w:t>-like chitinase enabling growth on chitin and natural c</w:t>
            </w:r>
            <w:r w:rsidRPr="003907C6">
              <w:rPr>
                <w:rFonts w:ascii="Times New Roman" w:eastAsia="Times New Roman" w:hAnsi="Times New Roman" w:cs="Times New Roman"/>
              </w:rPr>
              <w:t>ompetence.</w:t>
            </w:r>
          </w:p>
        </w:tc>
        <w:tc>
          <w:tcPr>
            <w:tcW w:w="3773" w:type="dxa"/>
            <w:vAlign w:val="center"/>
          </w:tcPr>
          <w:p w14:paraId="1B0BCAB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TGATGCATCTGTATTGCTG</w:t>
            </w:r>
          </w:p>
          <w:p w14:paraId="2E6B929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/CCAAGTCCGGTCAATTACATG</w:t>
            </w:r>
          </w:p>
        </w:tc>
        <w:tc>
          <w:tcPr>
            <w:tcW w:w="0" w:type="auto"/>
            <w:vAlign w:val="center"/>
          </w:tcPr>
          <w:p w14:paraId="6FE262D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8094</w:t>
            </w:r>
          </w:p>
        </w:tc>
        <w:tc>
          <w:tcPr>
            <w:tcW w:w="0" w:type="auto"/>
            <w:vAlign w:val="center"/>
          </w:tcPr>
          <w:p w14:paraId="5AF7E69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735535B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34</w:t>
            </w:r>
          </w:p>
        </w:tc>
        <w:tc>
          <w:tcPr>
            <w:tcW w:w="1980" w:type="dxa"/>
            <w:vAlign w:val="center"/>
          </w:tcPr>
          <w:p w14:paraId="26F9D285" w14:textId="40D0F532" w:rsidR="00B57DB4" w:rsidRPr="003C3CC6" w:rsidRDefault="00C1224E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</w:rPr>
                <w:alias w:val="To edit, see citavi.com/edit"/>
                <w:tag w:val="CitaviPlaceholder#7bfcec3f-cbd2-47d4-bc0f-189fd3f1f0e1"/>
                <w:id w:val="-448315240"/>
                <w:placeholder>
                  <w:docPart w:val="3C7CD361EEBC45A1B0B184A8D8D56C80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WQ0YmI3LTI5NTMtNGI5NS04ZDYwLWIzM2Q0ZDgyYTIwYSIsIlJhbmdlTGVuZ3RoIjo0LCJSZWZlcmVuY2VJZCI6Ijg3NWQ0NWYzLWJiYjItNDg3My05MzlmLWE5ZmMxMmFjNmE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OC9qYi4wMDI3MC0xOSIsIlVyaVN0cmluZyI6Imh0dHBzOi8vZG9pLm9yZy8xMC4xMTI4L2piLjAwMjcwLT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5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4E3E4FA5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08EFFBD5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C3CC6">
              <w:rPr>
                <w:rFonts w:ascii="Times New Roman" w:hAnsi="Times New Roman" w:cs="Times New Roman"/>
                <w:i/>
              </w:rPr>
              <w:t>vp2338</w:t>
            </w:r>
          </w:p>
        </w:tc>
        <w:tc>
          <w:tcPr>
            <w:tcW w:w="1475" w:type="dxa"/>
            <w:vAlign w:val="center"/>
          </w:tcPr>
          <w:p w14:paraId="799CCAB4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hitinase</w:t>
            </w:r>
          </w:p>
        </w:tc>
        <w:tc>
          <w:tcPr>
            <w:tcW w:w="2718" w:type="dxa"/>
            <w:vAlign w:val="center"/>
          </w:tcPr>
          <w:p w14:paraId="0F1961A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hitinase facilitating environmental survival on crustace</w:t>
            </w:r>
            <w:r w:rsidRPr="003907C6">
              <w:rPr>
                <w:rFonts w:ascii="Times New Roman" w:eastAsia="Times New Roman" w:hAnsi="Times New Roman" w:cs="Times New Roman"/>
              </w:rPr>
              <w:t>an surfaces.</w:t>
            </w:r>
          </w:p>
        </w:tc>
        <w:tc>
          <w:tcPr>
            <w:tcW w:w="3773" w:type="dxa"/>
            <w:vAlign w:val="center"/>
          </w:tcPr>
          <w:p w14:paraId="5BC47D6A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ATTGCGACAGACAATGAAG</w:t>
            </w:r>
          </w:p>
          <w:p w14:paraId="1C0C305D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/GTGAGAGTAATGCTAGGTGG</w:t>
            </w:r>
          </w:p>
        </w:tc>
        <w:tc>
          <w:tcPr>
            <w:tcW w:w="0" w:type="auto"/>
            <w:vAlign w:val="center"/>
          </w:tcPr>
          <w:p w14:paraId="1AA825FF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89851</w:t>
            </w:r>
          </w:p>
        </w:tc>
        <w:tc>
          <w:tcPr>
            <w:tcW w:w="0" w:type="auto"/>
            <w:vAlign w:val="center"/>
          </w:tcPr>
          <w:p w14:paraId="3FC662A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vAlign w:val="center"/>
          </w:tcPr>
          <w:p w14:paraId="38C48C25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96</w:t>
            </w:r>
          </w:p>
        </w:tc>
        <w:tc>
          <w:tcPr>
            <w:tcW w:w="1980" w:type="dxa"/>
            <w:vAlign w:val="center"/>
          </w:tcPr>
          <w:p w14:paraId="67414699" w14:textId="7A8EAC63" w:rsidR="00B57DB4" w:rsidRPr="003C3CC6" w:rsidRDefault="00C1224E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</w:rPr>
                <w:alias w:val="To edit, see citavi.com/edit"/>
                <w:tag w:val="CitaviPlaceholder#69a033c7-a643-4c01-b59b-663bd30ee477"/>
                <w:id w:val="136776648"/>
                <w:placeholder>
                  <w:docPart w:val="9E23F58B0F254F798D4C872E9269D6BD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WQ0YmI3LTI5NTMtNGI5NS04ZDYwLWIzM2Q0ZDgyYTIwYSIsIlJhbmdlTGVuZ3RoIjo0LCJSZWZlcmVuY2VJZCI6Ijg3NWQ0NWYzLWJiYjItNDg3My05MzlmLWE5ZmMxMmFjNmE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OC9qYi4wMDI3MC0xOSIsIlVyaVN0cmluZyI6Imh0dHBzOi8vZG9pLm9yZy8xMC4xMTI4L2piLjAwMjcwLT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5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6E78C3" w14:paraId="433CD6DA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478254A4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C3CC6">
              <w:rPr>
                <w:rFonts w:ascii="Times New Roman" w:hAnsi="Times New Roman" w:cs="Times New Roman"/>
                <w:i/>
              </w:rPr>
              <w:t>VPA1177</w:t>
            </w:r>
          </w:p>
        </w:tc>
        <w:tc>
          <w:tcPr>
            <w:tcW w:w="1475" w:type="dxa"/>
            <w:vAlign w:val="center"/>
          </w:tcPr>
          <w:p w14:paraId="6DF60066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Chitinase</w:t>
            </w:r>
          </w:p>
        </w:tc>
        <w:tc>
          <w:tcPr>
            <w:tcW w:w="2718" w:type="dxa"/>
            <w:vAlign w:val="center"/>
          </w:tcPr>
          <w:p w14:paraId="117A4DA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C3CC6">
              <w:rPr>
                <w:rFonts w:ascii="Times New Roman" w:eastAsia="Times New Roman" w:hAnsi="Times New Roman" w:cs="Times New Roman"/>
              </w:rPr>
              <w:t>Secreted chitinase involved in chitin degradation and nu</w:t>
            </w:r>
            <w:r w:rsidRPr="003907C6">
              <w:rPr>
                <w:rFonts w:ascii="Times New Roman" w:eastAsia="Times New Roman" w:hAnsi="Times New Roman" w:cs="Times New Roman"/>
              </w:rPr>
              <w:t>trient acquisition</w:t>
            </w:r>
          </w:p>
        </w:tc>
        <w:tc>
          <w:tcPr>
            <w:tcW w:w="3773" w:type="dxa"/>
            <w:vAlign w:val="center"/>
          </w:tcPr>
          <w:p w14:paraId="1C02D32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CTCAGTTAACGTGCCATACAAAG</w:t>
            </w:r>
          </w:p>
          <w:p w14:paraId="336BF2FC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/CATTGTCCAACCACCAAAAGAAG</w:t>
            </w:r>
          </w:p>
        </w:tc>
        <w:tc>
          <w:tcPr>
            <w:tcW w:w="0" w:type="auto"/>
            <w:vAlign w:val="center"/>
          </w:tcPr>
          <w:p w14:paraId="4F5589A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191873</w:t>
            </w:r>
          </w:p>
        </w:tc>
        <w:tc>
          <w:tcPr>
            <w:tcW w:w="0" w:type="auto"/>
            <w:vAlign w:val="center"/>
          </w:tcPr>
          <w:p w14:paraId="1F8DEEC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  <w:p w14:paraId="230D5954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91" w:type="dxa"/>
            <w:vAlign w:val="center"/>
          </w:tcPr>
          <w:p w14:paraId="52289E9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03</w:t>
            </w:r>
          </w:p>
        </w:tc>
        <w:tc>
          <w:tcPr>
            <w:tcW w:w="1980" w:type="dxa"/>
            <w:vAlign w:val="center"/>
          </w:tcPr>
          <w:p w14:paraId="7B59E897" w14:textId="2F325715" w:rsidR="00B57DB4" w:rsidRPr="003C3CC6" w:rsidRDefault="00C1224E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</w:rPr>
                <w:alias w:val="To edit, see citavi.com/edit"/>
                <w:tag w:val="CitaviPlaceholder#4d0f5d1b-03e7-4789-bc38-6e77af52c799"/>
                <w:id w:val="-1415767911"/>
                <w:placeholder>
                  <w:docPart w:val="D8059D7439F44EFBA04AEF5419E7A10F"/>
                </w:placeholder>
              </w:sdtPr>
              <w:sdtEndPr/>
              <w:sdtContent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begin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WQ0YmI3LTI5NTMtNGI5NS04ZDYwLWIzM2Q0ZDgyYTIwYSIsIlJhbmdlTGVuZ3RoIjo0LCJSZWZlcmVuY2VJZCI6Ijg3NWQ0NWYzLWJiYjItNDg3My05MzlmLWE5ZmMxMmFjNmE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OC9qYi4wMDI3MC0xOSIsIlVyaVN0cmluZyI6Imh0dHBzOi8vZG9pLm9yZy8xMC4xMTI4L2piLjAwMjcwLT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}</w:instrTex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separate"/>
                </w:r>
                <w:r w:rsidR="00D726EE">
                  <w:rPr>
                    <w:rFonts w:ascii="Times New Roman" w:hAnsi="Times New Roman" w:cs="Times New Roman"/>
                    <w:color w:val="000000"/>
                  </w:rPr>
                  <w:t>[25]</w:t>
                </w:r>
                <w:r w:rsidR="00B57DB4" w:rsidRPr="003907C6">
                  <w:rPr>
                    <w:rFonts w:ascii="Times New Roman" w:hAnsi="Times New Roman" w:cs="Times New Roman"/>
                    <w:color w:val="000000"/>
                  </w:rPr>
                  <w:fldChar w:fldCharType="end"/>
                </w:r>
              </w:sdtContent>
            </w:sdt>
          </w:p>
        </w:tc>
      </w:tr>
      <w:tr w:rsidR="00B57DB4" w:rsidRPr="003907C6" w14:paraId="14490C64" w14:textId="77777777" w:rsidTr="00B57DB4">
        <w:trPr>
          <w:trHeight w:val="432"/>
          <w:jc w:val="center"/>
        </w:trPr>
        <w:tc>
          <w:tcPr>
            <w:tcW w:w="1620" w:type="dxa"/>
            <w:noWrap/>
            <w:vAlign w:val="center"/>
          </w:tcPr>
          <w:p w14:paraId="100B358D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C3CC6">
              <w:rPr>
                <w:rFonts w:ascii="Times New Roman" w:hAnsi="Times New Roman" w:cs="Times New Roman"/>
              </w:rPr>
              <w:t>16S rRNA</w:t>
            </w:r>
          </w:p>
        </w:tc>
        <w:tc>
          <w:tcPr>
            <w:tcW w:w="1475" w:type="dxa"/>
            <w:vAlign w:val="center"/>
          </w:tcPr>
          <w:p w14:paraId="19121939" w14:textId="77777777" w:rsidR="00B57DB4" w:rsidRPr="003C3C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C3CC6">
              <w:rPr>
                <w:rFonts w:ascii="Times New Roman" w:hAnsi="Times New Roman" w:cs="Times New Roman"/>
              </w:rPr>
              <w:t>Housekeeping gene (reference)</w:t>
            </w:r>
          </w:p>
        </w:tc>
        <w:tc>
          <w:tcPr>
            <w:tcW w:w="2718" w:type="dxa"/>
            <w:vAlign w:val="center"/>
          </w:tcPr>
          <w:p w14:paraId="665E5F9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C3CC6">
              <w:rPr>
                <w:rFonts w:ascii="Times New Roman" w:hAnsi="Times New Roman" w:cs="Times New Roman"/>
              </w:rPr>
              <w:t>16S ribosomal RNA; conserved bacter</w:t>
            </w:r>
            <w:r w:rsidRPr="003907C6">
              <w:rPr>
                <w:rFonts w:ascii="Times New Roman" w:hAnsi="Times New Roman" w:cs="Times New Roman"/>
              </w:rPr>
              <w:t>ial rRNA gene used as an internal reference for normalization.</w:t>
            </w:r>
          </w:p>
        </w:tc>
        <w:tc>
          <w:tcPr>
            <w:tcW w:w="3773" w:type="dxa"/>
            <w:vAlign w:val="center"/>
          </w:tcPr>
          <w:p w14:paraId="4D872E47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ACGGCCTGGGGAGTACGGTC</w:t>
            </w:r>
          </w:p>
          <w:p w14:paraId="560739A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/TTGCGCTCGTTGCGGGACTT</w:t>
            </w:r>
          </w:p>
        </w:tc>
        <w:tc>
          <w:tcPr>
            <w:tcW w:w="0" w:type="auto"/>
            <w:vAlign w:val="center"/>
          </w:tcPr>
          <w:p w14:paraId="6E3A952D" w14:textId="4A3C02A1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A*</w:t>
            </w:r>
          </w:p>
        </w:tc>
        <w:tc>
          <w:tcPr>
            <w:tcW w:w="0" w:type="auto"/>
            <w:vAlign w:val="center"/>
          </w:tcPr>
          <w:p w14:paraId="5879C85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5.1</w:t>
            </w:r>
          </w:p>
        </w:tc>
        <w:tc>
          <w:tcPr>
            <w:tcW w:w="1291" w:type="dxa"/>
            <w:vAlign w:val="center"/>
          </w:tcPr>
          <w:p w14:paraId="5306DE0F" w14:textId="7B3DBA51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A*</w:t>
            </w:r>
          </w:p>
        </w:tc>
        <w:tc>
          <w:tcPr>
            <w:tcW w:w="1980" w:type="dxa"/>
            <w:vAlign w:val="center"/>
          </w:tcPr>
          <w:p w14:paraId="4981D158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his study</w:t>
            </w:r>
          </w:p>
        </w:tc>
      </w:tr>
      <w:tr w:rsidR="00B57DB4" w:rsidRPr="003907C6" w14:paraId="11CF74B7" w14:textId="77777777" w:rsidTr="00B57DB4">
        <w:trPr>
          <w:trHeight w:val="432"/>
          <w:jc w:val="center"/>
        </w:trPr>
        <w:tc>
          <w:tcPr>
            <w:tcW w:w="1620" w:type="dxa"/>
            <w:tcBorders>
              <w:bottom w:val="single" w:sz="8" w:space="0" w:color="auto"/>
            </w:tcBorders>
            <w:noWrap/>
            <w:vAlign w:val="center"/>
          </w:tcPr>
          <w:p w14:paraId="516D0FA0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3907C6">
              <w:rPr>
                <w:rFonts w:ascii="Times New Roman" w:hAnsi="Times New Roman" w:cs="Times New Roman"/>
                <w:i/>
                <w:iCs/>
              </w:rPr>
              <w:lastRenderedPageBreak/>
              <w:t>recA</w:t>
            </w:r>
            <w:proofErr w:type="spellEnd"/>
          </w:p>
        </w:tc>
        <w:tc>
          <w:tcPr>
            <w:tcW w:w="1475" w:type="dxa"/>
            <w:tcBorders>
              <w:bottom w:val="single" w:sz="8" w:space="0" w:color="auto"/>
            </w:tcBorders>
            <w:vAlign w:val="center"/>
          </w:tcPr>
          <w:p w14:paraId="5FFD48E9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Housekeeping gene (reference)</w:t>
            </w:r>
          </w:p>
        </w:tc>
        <w:tc>
          <w:tcPr>
            <w:tcW w:w="2718" w:type="dxa"/>
            <w:tcBorders>
              <w:bottom w:val="single" w:sz="8" w:space="0" w:color="auto"/>
            </w:tcBorders>
            <w:vAlign w:val="center"/>
          </w:tcPr>
          <w:p w14:paraId="12E3000B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Recombinase A; ATP-dependent DNA strand exchange protein; commonly used as a housekeeping reference gene for normalization.</w:t>
            </w:r>
          </w:p>
        </w:tc>
        <w:tc>
          <w:tcPr>
            <w:tcW w:w="3773" w:type="dxa"/>
            <w:tcBorders>
              <w:bottom w:val="single" w:sz="8" w:space="0" w:color="auto"/>
            </w:tcBorders>
            <w:vAlign w:val="center"/>
          </w:tcPr>
          <w:p w14:paraId="298560F7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AAACCATTTCAACGGGTTC</w:t>
            </w:r>
          </w:p>
          <w:p w14:paraId="7CE5BBB1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/GTGCAGCAGCGATAAGCTC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145E7EF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Style w:val="geneid"/>
                <w:rFonts w:ascii="Times New Roman" w:hAnsi="Times New Roman" w:cs="Times New Roman"/>
              </w:rPr>
              <w:t>119007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0838D75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NC_004603.1</w:t>
            </w:r>
          </w:p>
        </w:tc>
        <w:tc>
          <w:tcPr>
            <w:tcW w:w="1291" w:type="dxa"/>
            <w:tcBorders>
              <w:bottom w:val="single" w:sz="8" w:space="0" w:color="auto"/>
            </w:tcBorders>
            <w:vAlign w:val="center"/>
          </w:tcPr>
          <w:p w14:paraId="07A90A42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39</w:t>
            </w:r>
          </w:p>
        </w:tc>
        <w:tc>
          <w:tcPr>
            <w:tcW w:w="1980" w:type="dxa"/>
            <w:tcBorders>
              <w:bottom w:val="single" w:sz="8" w:space="0" w:color="auto"/>
            </w:tcBorders>
            <w:vAlign w:val="center"/>
          </w:tcPr>
          <w:p w14:paraId="7AFB328E" w14:textId="77777777" w:rsidR="00B57DB4" w:rsidRPr="003907C6" w:rsidRDefault="00B57DB4" w:rsidP="00C1383C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3907C6">
              <w:rPr>
                <w:rFonts w:ascii="Times New Roman" w:eastAsia="Times New Roman" w:hAnsi="Times New Roman" w:cs="Times New Roman"/>
              </w:rPr>
              <w:t>This study</w:t>
            </w:r>
          </w:p>
        </w:tc>
      </w:tr>
    </w:tbl>
    <w:p w14:paraId="12C06D85" w14:textId="6FC1CB2B" w:rsidR="00425420" w:rsidRPr="003907C6" w:rsidRDefault="00425420" w:rsidP="00C1383C">
      <w:pPr>
        <w:spacing w:before="120" w:after="240" w:line="480" w:lineRule="auto"/>
        <w:jc w:val="both"/>
        <w:rPr>
          <w:rFonts w:ascii="Times New Roman" w:hAnsi="Times New Roman" w:cs="Times New Roman"/>
          <w:i/>
          <w:iCs/>
        </w:rPr>
      </w:pPr>
      <w:r w:rsidRPr="003907C6">
        <w:rPr>
          <w:rFonts w:ascii="Times New Roman" w:hAnsi="Times New Roman" w:cs="Times New Roman"/>
          <w:i/>
          <w:iCs/>
        </w:rPr>
        <w:t>*</w:t>
      </w:r>
      <w:r w:rsidR="006352F6" w:rsidRPr="003907C6">
        <w:rPr>
          <w:rFonts w:ascii="Times New Roman" w:hAnsi="Times New Roman" w:cs="Times New Roman"/>
          <w:i/>
          <w:iCs/>
        </w:rPr>
        <w:t>NA, not available</w:t>
      </w:r>
      <w:r w:rsidRPr="003907C6">
        <w:rPr>
          <w:rFonts w:ascii="Times New Roman" w:hAnsi="Times New Roman" w:cs="Times New Roman"/>
          <w:i/>
          <w:iCs/>
        </w:rPr>
        <w:t xml:space="preserve">. </w:t>
      </w:r>
      <w:r w:rsidR="006352F6" w:rsidRPr="003907C6">
        <w:rPr>
          <w:rFonts w:ascii="Times New Roman" w:hAnsi="Times New Roman" w:cs="Times New Roman"/>
          <w:i/>
          <w:iCs/>
        </w:rPr>
        <w:t xml:space="preserve">The predicted in silico amplicon sizes were approximately 120 bp for </w:t>
      </w:r>
      <w:proofErr w:type="spellStart"/>
      <w:r w:rsidR="006352F6" w:rsidRPr="003907C6">
        <w:rPr>
          <w:rFonts w:ascii="Times New Roman" w:hAnsi="Times New Roman" w:cs="Times New Roman"/>
          <w:i/>
          <w:iCs/>
        </w:rPr>
        <w:t>luxM</w:t>
      </w:r>
      <w:proofErr w:type="spellEnd"/>
      <w:r w:rsidR="006352F6" w:rsidRPr="003907C6">
        <w:rPr>
          <w:rFonts w:ascii="Times New Roman" w:hAnsi="Times New Roman" w:cs="Times New Roman"/>
          <w:i/>
          <w:iCs/>
        </w:rPr>
        <w:t xml:space="preserve">, 210 bp for </w:t>
      </w:r>
      <w:proofErr w:type="spellStart"/>
      <w:r w:rsidR="006352F6" w:rsidRPr="003907C6">
        <w:rPr>
          <w:rFonts w:ascii="Times New Roman" w:hAnsi="Times New Roman" w:cs="Times New Roman"/>
          <w:i/>
          <w:iCs/>
        </w:rPr>
        <w:t>ompW</w:t>
      </w:r>
      <w:proofErr w:type="spellEnd"/>
      <w:r w:rsidR="006352F6" w:rsidRPr="003907C6">
        <w:rPr>
          <w:rFonts w:ascii="Times New Roman" w:hAnsi="Times New Roman" w:cs="Times New Roman"/>
          <w:i/>
          <w:iCs/>
        </w:rPr>
        <w:t>, and 10</w:t>
      </w:r>
      <w:r w:rsidR="00EB6AC6" w:rsidRPr="003907C6">
        <w:rPr>
          <w:rFonts w:ascii="Times New Roman" w:hAnsi="Times New Roman" w:cs="Times New Roman"/>
          <w:i/>
          <w:iCs/>
        </w:rPr>
        <w:t>0</w:t>
      </w:r>
      <w:r w:rsidR="006352F6" w:rsidRPr="003907C6">
        <w:rPr>
          <w:rFonts w:ascii="Times New Roman" w:hAnsi="Times New Roman" w:cs="Times New Roman"/>
          <w:i/>
          <w:iCs/>
        </w:rPr>
        <w:t xml:space="preserve"> bp for </w:t>
      </w:r>
      <w:proofErr w:type="spellStart"/>
      <w:r w:rsidR="006352F6" w:rsidRPr="003907C6">
        <w:rPr>
          <w:rFonts w:ascii="Times New Roman" w:hAnsi="Times New Roman" w:cs="Times New Roman"/>
          <w:i/>
          <w:iCs/>
        </w:rPr>
        <w:t>gefA</w:t>
      </w:r>
      <w:proofErr w:type="spellEnd"/>
      <w:r w:rsidR="006352F6" w:rsidRPr="003907C6">
        <w:rPr>
          <w:rFonts w:ascii="Times New Roman" w:hAnsi="Times New Roman" w:cs="Times New Roman"/>
          <w:i/>
          <w:iCs/>
        </w:rPr>
        <w:t>.</w:t>
      </w:r>
    </w:p>
    <w:bookmarkEnd w:id="0"/>
    <w:p w14:paraId="0D39C5E6" w14:textId="45E68A58" w:rsidR="00EA1190" w:rsidRPr="003907C6" w:rsidRDefault="00EA1190" w:rsidP="00C1383C">
      <w:pPr>
        <w:spacing w:before="120" w:after="240" w:line="480" w:lineRule="auto"/>
        <w:jc w:val="both"/>
        <w:rPr>
          <w:rFonts w:ascii="Times New Roman" w:hAnsi="Times New Roman" w:cs="Times New Roman"/>
        </w:rPr>
        <w:sectPr w:rsidR="00EA1190" w:rsidRPr="003907C6" w:rsidSect="00612393">
          <w:pgSz w:w="16838" w:h="11906" w:orient="landscape"/>
          <w:pgMar w:top="1417" w:right="1417" w:bottom="1417" w:left="1134" w:header="720" w:footer="720" w:gutter="0"/>
          <w:lnNumType w:countBy="1" w:restart="continuous"/>
          <w:cols w:space="720"/>
          <w:docGrid w:linePitch="360"/>
        </w:sectPr>
      </w:pPr>
    </w:p>
    <w:p w14:paraId="10E0EDDF" w14:textId="1453C3E7" w:rsidR="00EA1190" w:rsidRPr="003907C6" w:rsidRDefault="00EA1190" w:rsidP="00C1383C">
      <w:pPr>
        <w:spacing w:before="120" w:after="24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AF76C2" w:rsidRPr="003907C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3907C6">
        <w:rPr>
          <w:rFonts w:ascii="Times New Roman" w:hAnsi="Times New Roman" w:cs="Times New Roman"/>
          <w:sz w:val="24"/>
          <w:szCs w:val="24"/>
        </w:rPr>
        <w:t>T</w:t>
      </w:r>
      <w:r w:rsidRPr="003907C6">
        <w:rPr>
          <w:rFonts w:ascii="Times New Roman" w:hAnsi="Times New Roman" w:cs="Times New Roman" w:hint="eastAsia"/>
          <w:sz w:val="24"/>
          <w:szCs w:val="24"/>
        </w:rPr>
        <w:t>otal</w:t>
      </w:r>
      <w:r w:rsidRPr="003907C6">
        <w:rPr>
          <w:rFonts w:ascii="Times New Roman" w:hAnsi="Times New Roman" w:cs="Times New Roman"/>
          <w:sz w:val="24"/>
          <w:szCs w:val="24"/>
        </w:rPr>
        <w:t xml:space="preserve"> viable cell counts (log₁₀ CFU/</w:t>
      </w:r>
      <w:r w:rsidR="00EA2D64" w:rsidRPr="003907C6">
        <w:rPr>
          <w:rFonts w:ascii="Times New Roman" w:hAnsi="Times New Roman" w:cs="Times New Roman"/>
          <w:sz w:val="24"/>
          <w:szCs w:val="24"/>
        </w:rPr>
        <w:t>mL</w:t>
      </w:r>
      <w:r w:rsidRPr="003907C6">
        <w:rPr>
          <w:rFonts w:ascii="Times New Roman" w:hAnsi="Times New Roman" w:cs="Times New Roman"/>
          <w:sz w:val="24"/>
          <w:szCs w:val="24"/>
        </w:rPr>
        <w:t xml:space="preserve">) of </w:t>
      </w:r>
      <w:r w:rsidRPr="003907C6">
        <w:rPr>
          <w:rFonts w:ascii="Times New Roman" w:hAnsi="Times New Roman" w:cs="Times New Roman"/>
          <w:i/>
          <w:iCs/>
          <w:sz w:val="24"/>
          <w:szCs w:val="24"/>
        </w:rPr>
        <w:t>V. parahaemolyticus</w:t>
      </w:r>
      <w:r w:rsidRPr="003907C6">
        <w:rPr>
          <w:rFonts w:ascii="Times New Roman" w:hAnsi="Times New Roman" w:cs="Times New Roman"/>
          <w:sz w:val="24"/>
          <w:szCs w:val="24"/>
        </w:rPr>
        <w:t xml:space="preserve"> strains at two initial inoculation densities</w:t>
      </w:r>
    </w:p>
    <w:tbl>
      <w:tblPr>
        <w:tblW w:w="0" w:type="auto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3780"/>
        <w:gridCol w:w="3870"/>
      </w:tblGrid>
      <w:tr w:rsidR="00EA1190" w:rsidRPr="003907C6" w14:paraId="48085151" w14:textId="77777777" w:rsidTr="0048434B">
        <w:trPr>
          <w:trHeight w:val="300"/>
        </w:trPr>
        <w:tc>
          <w:tcPr>
            <w:tcW w:w="1350" w:type="dxa"/>
            <w:tcBorders>
              <w:top w:val="single" w:sz="8" w:space="0" w:color="auto"/>
              <w:bottom w:val="single" w:sz="8" w:space="0" w:color="auto"/>
            </w:tcBorders>
            <w:noWrap/>
            <w:vAlign w:val="bottom"/>
            <w:hideMark/>
          </w:tcPr>
          <w:p w14:paraId="20122EB9" w14:textId="77777777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bookmarkStart w:id="2" w:name="_Hlk220592656"/>
            <w:r w:rsidRPr="003907C6">
              <w:rPr>
                <w:rFonts w:ascii="Times New Roman" w:hAnsi="Times New Roman" w:cs="Times New Roman"/>
                <w:b/>
                <w:bCs/>
              </w:rPr>
              <w:t>Strain</w:t>
            </w:r>
          </w:p>
        </w:tc>
        <w:tc>
          <w:tcPr>
            <w:tcW w:w="3780" w:type="dxa"/>
            <w:tcBorders>
              <w:top w:val="single" w:sz="8" w:space="0" w:color="auto"/>
              <w:bottom w:val="single" w:sz="8" w:space="0" w:color="auto"/>
            </w:tcBorders>
            <w:noWrap/>
            <w:vAlign w:val="bottom"/>
            <w:hideMark/>
          </w:tcPr>
          <w:p w14:paraId="74973736" w14:textId="0514B46E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OD</w:t>
            </w:r>
            <w:r w:rsidRPr="003907C6">
              <w:rPr>
                <w:rFonts w:ascii="Times New Roman" w:hAnsi="Times New Roman" w:cs="Times New Roman"/>
                <w:b/>
                <w:bCs/>
                <w:vertAlign w:val="subscript"/>
              </w:rPr>
              <w:t>600</w:t>
            </w:r>
            <w:r w:rsidRPr="003907C6">
              <w:rPr>
                <w:rFonts w:ascii="Times New Roman" w:hAnsi="Times New Roman" w:cs="Times New Roman"/>
                <w:b/>
                <w:bCs/>
              </w:rPr>
              <w:t xml:space="preserve"> 0.1 (Mean ± SD, log</w:t>
            </w:r>
            <w:r w:rsidRPr="003907C6">
              <w:rPr>
                <w:rFonts w:ascii="Times New Roman" w:hAnsi="Times New Roman" w:cs="Times New Roman"/>
                <w:b/>
                <w:bCs/>
                <w:vertAlign w:val="subscript"/>
              </w:rPr>
              <w:t>10</w:t>
            </w:r>
            <w:r w:rsidRPr="003907C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="00E5794F" w:rsidRPr="003907C6">
              <w:rPr>
                <w:rFonts w:ascii="Times New Roman" w:hAnsi="Times New Roman" w:cs="Times New Roman"/>
                <w:b/>
                <w:bCs/>
              </w:rPr>
              <w:t>CFU/mL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3870" w:type="dxa"/>
            <w:tcBorders>
              <w:top w:val="single" w:sz="8" w:space="0" w:color="auto"/>
              <w:bottom w:val="single" w:sz="8" w:space="0" w:color="auto"/>
            </w:tcBorders>
            <w:noWrap/>
            <w:vAlign w:val="bottom"/>
            <w:hideMark/>
          </w:tcPr>
          <w:p w14:paraId="682E01CF" w14:textId="4CD4A19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OD</w:t>
            </w:r>
            <w:r w:rsidRPr="003907C6">
              <w:rPr>
                <w:rFonts w:ascii="Times New Roman" w:hAnsi="Times New Roman" w:cs="Times New Roman"/>
                <w:b/>
                <w:bCs/>
                <w:vertAlign w:val="subscript"/>
              </w:rPr>
              <w:t>600</w:t>
            </w:r>
            <w:r w:rsidRPr="003907C6">
              <w:rPr>
                <w:rFonts w:ascii="Times New Roman" w:hAnsi="Times New Roman" w:cs="Times New Roman"/>
                <w:b/>
                <w:bCs/>
              </w:rPr>
              <w:t xml:space="preserve"> 0.5 (Mean ± SD, log</w:t>
            </w:r>
            <w:r w:rsidRPr="003907C6">
              <w:rPr>
                <w:rFonts w:ascii="Times New Roman" w:hAnsi="Times New Roman" w:cs="Times New Roman"/>
                <w:b/>
                <w:bCs/>
                <w:vertAlign w:val="subscript"/>
              </w:rPr>
              <w:t>10</w:t>
            </w:r>
            <w:r w:rsidRPr="003907C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="00E5794F" w:rsidRPr="003907C6">
              <w:rPr>
                <w:rFonts w:ascii="Times New Roman" w:hAnsi="Times New Roman" w:cs="Times New Roman"/>
                <w:b/>
                <w:bCs/>
              </w:rPr>
              <w:t>CFU/mL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</w:tr>
      <w:tr w:rsidR="00EA1190" w:rsidRPr="003907C6" w14:paraId="0FE45CAA" w14:textId="77777777" w:rsidTr="0048434B">
        <w:trPr>
          <w:trHeight w:val="300"/>
        </w:trPr>
        <w:tc>
          <w:tcPr>
            <w:tcW w:w="1350" w:type="dxa"/>
            <w:tcBorders>
              <w:top w:val="single" w:sz="8" w:space="0" w:color="auto"/>
            </w:tcBorders>
            <w:noWrap/>
            <w:vAlign w:val="bottom"/>
            <w:hideMark/>
          </w:tcPr>
          <w:p w14:paraId="02247895" w14:textId="77777777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3780" w:type="dxa"/>
            <w:tcBorders>
              <w:top w:val="single" w:sz="8" w:space="0" w:color="auto"/>
            </w:tcBorders>
            <w:noWrap/>
            <w:vAlign w:val="bottom"/>
            <w:hideMark/>
          </w:tcPr>
          <w:p w14:paraId="4C328BAC" w14:textId="606DD825" w:rsidR="00EA1190" w:rsidRPr="003907C6" w:rsidRDefault="00840086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0</w:t>
            </w:r>
            <w:r w:rsidR="00EA1190"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EA1190" w:rsidRPr="003907C6">
              <w:rPr>
                <w:rFonts w:ascii="Times New Roman" w:hAnsi="Times New Roman" w:cs="Times New Roman"/>
              </w:rPr>
              <w:t xml:space="preserve">± </w:t>
            </w:r>
            <w:r w:rsidR="00EA1190"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3870" w:type="dxa"/>
            <w:tcBorders>
              <w:top w:val="single" w:sz="8" w:space="0" w:color="auto"/>
            </w:tcBorders>
            <w:noWrap/>
            <w:vAlign w:val="bottom"/>
            <w:hideMark/>
          </w:tcPr>
          <w:p w14:paraId="4A253162" w14:textId="4EC0DD8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</w:tr>
      <w:tr w:rsidR="00EA1190" w:rsidRPr="003907C6" w14:paraId="3D4C2B9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46C393FD" w14:textId="77777777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R3</w:t>
            </w:r>
          </w:p>
        </w:tc>
        <w:tc>
          <w:tcPr>
            <w:tcW w:w="3780" w:type="dxa"/>
            <w:noWrap/>
            <w:vAlign w:val="bottom"/>
            <w:hideMark/>
          </w:tcPr>
          <w:p w14:paraId="58112D85" w14:textId="76DD53B5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3870" w:type="dxa"/>
            <w:noWrap/>
            <w:vAlign w:val="bottom"/>
            <w:hideMark/>
          </w:tcPr>
          <w:p w14:paraId="260C34A4" w14:textId="0BD7D56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A1190" w:rsidRPr="003907C6" w14:paraId="37FBFAB6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2E30A8DB" w14:textId="77777777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R4</w:t>
            </w:r>
          </w:p>
        </w:tc>
        <w:tc>
          <w:tcPr>
            <w:tcW w:w="3780" w:type="dxa"/>
            <w:noWrap/>
            <w:vAlign w:val="bottom"/>
            <w:hideMark/>
          </w:tcPr>
          <w:p w14:paraId="1BCA961A" w14:textId="23E1393F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9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45ED344B" w14:textId="2564B148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2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13ADF0E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58CDED4F" w14:textId="794718C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780" w:type="dxa"/>
            <w:noWrap/>
            <w:vAlign w:val="bottom"/>
            <w:hideMark/>
          </w:tcPr>
          <w:p w14:paraId="6F15DDB1" w14:textId="125DEE58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8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34E6C204" w14:textId="5F9BFD9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1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EA1190" w:rsidRPr="003907C6" w14:paraId="40D497A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12FF21B7" w14:textId="378F127E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780" w:type="dxa"/>
            <w:noWrap/>
            <w:vAlign w:val="bottom"/>
            <w:hideMark/>
          </w:tcPr>
          <w:p w14:paraId="60BD1683" w14:textId="4DF0E4E6" w:rsidR="00EA1190" w:rsidRPr="003907C6" w:rsidRDefault="00DD3236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NA</w:t>
            </w:r>
            <w:r w:rsidRPr="003907C6">
              <w:rPr>
                <w:rFonts w:ascii="Times New Roman" w:hAnsi="Times New Roman" w:cs="Times New Roman"/>
                <w:i/>
                <w:iCs/>
                <w:color w:val="000000"/>
              </w:rPr>
              <w:t>*</w:t>
            </w:r>
          </w:p>
        </w:tc>
        <w:tc>
          <w:tcPr>
            <w:tcW w:w="3870" w:type="dxa"/>
            <w:noWrap/>
            <w:vAlign w:val="bottom"/>
            <w:hideMark/>
          </w:tcPr>
          <w:p w14:paraId="51157FCC" w14:textId="2D8A37AD" w:rsidR="00EA1190" w:rsidRPr="003907C6" w:rsidRDefault="00DD3236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NA</w:t>
            </w:r>
            <w:r w:rsidRPr="003907C6">
              <w:rPr>
                <w:rFonts w:ascii="Times New Roman" w:hAnsi="Times New Roman" w:cs="Times New Roman"/>
                <w:i/>
                <w:iCs/>
                <w:color w:val="000000"/>
              </w:rPr>
              <w:t>*</w:t>
            </w:r>
          </w:p>
        </w:tc>
      </w:tr>
      <w:tr w:rsidR="00EA1190" w:rsidRPr="003907C6" w14:paraId="34225EE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36CA42F3" w14:textId="06C5313C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780" w:type="dxa"/>
            <w:noWrap/>
            <w:vAlign w:val="bottom"/>
            <w:hideMark/>
          </w:tcPr>
          <w:p w14:paraId="08772BFD" w14:textId="2467474E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5EDF35DE" w14:textId="07004B0D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4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</w:tr>
      <w:tr w:rsidR="00EA1190" w:rsidRPr="003907C6" w14:paraId="35E8D3CC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259F111E" w14:textId="55FE8CE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780" w:type="dxa"/>
            <w:noWrap/>
            <w:vAlign w:val="bottom"/>
            <w:hideMark/>
          </w:tcPr>
          <w:p w14:paraId="62607FE4" w14:textId="2436F20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3870" w:type="dxa"/>
            <w:noWrap/>
            <w:vAlign w:val="bottom"/>
            <w:hideMark/>
          </w:tcPr>
          <w:p w14:paraId="2B173F6C" w14:textId="461DB8CA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2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4AC81BA8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4012107A" w14:textId="216F9BE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780" w:type="dxa"/>
            <w:noWrap/>
            <w:vAlign w:val="bottom"/>
            <w:hideMark/>
          </w:tcPr>
          <w:p w14:paraId="100EEA38" w14:textId="351699C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3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3870" w:type="dxa"/>
            <w:noWrap/>
            <w:vAlign w:val="bottom"/>
            <w:hideMark/>
          </w:tcPr>
          <w:p w14:paraId="273C2E47" w14:textId="65805DD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A1190" w:rsidRPr="003907C6" w14:paraId="66C24DBF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79D9C8E8" w14:textId="51BC088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780" w:type="dxa"/>
            <w:noWrap/>
            <w:vAlign w:val="bottom"/>
            <w:hideMark/>
          </w:tcPr>
          <w:p w14:paraId="32FD540F" w14:textId="0221234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2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3870" w:type="dxa"/>
            <w:noWrap/>
            <w:vAlign w:val="bottom"/>
            <w:hideMark/>
          </w:tcPr>
          <w:p w14:paraId="3B8E8CF4" w14:textId="47CEE95D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8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A1190" w:rsidRPr="003907C6" w14:paraId="471CF0E9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472D81D0" w14:textId="359F7A8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780" w:type="dxa"/>
            <w:noWrap/>
            <w:vAlign w:val="bottom"/>
            <w:hideMark/>
          </w:tcPr>
          <w:p w14:paraId="37D9D1D8" w14:textId="5F6C312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5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8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3</w:t>
            </w:r>
            <w:r w:rsidRPr="003907C6">
              <w:rPr>
                <w:rFonts w:ascii="Times New Roman" w:hAnsi="Times New Roman" w:cs="Times New Roman"/>
                <w:color w:val="000000"/>
              </w:rPr>
              <w:t>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3870" w:type="dxa"/>
            <w:noWrap/>
            <w:vAlign w:val="bottom"/>
            <w:hideMark/>
          </w:tcPr>
          <w:p w14:paraId="3A5417AC" w14:textId="6ADA0C05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EA1190" w:rsidRPr="003907C6" w14:paraId="1AA6F22C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3C52E2CD" w14:textId="422B9CCD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780" w:type="dxa"/>
            <w:noWrap/>
            <w:vAlign w:val="bottom"/>
            <w:hideMark/>
          </w:tcPr>
          <w:p w14:paraId="52D3A93D" w14:textId="0661BB8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8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1D10700A" w14:textId="6CD32469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4DBD15BA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11A540DA" w14:textId="1E2B3A91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780" w:type="dxa"/>
            <w:noWrap/>
            <w:vAlign w:val="bottom"/>
            <w:hideMark/>
          </w:tcPr>
          <w:p w14:paraId="0BB5ADE3" w14:textId="2754DD7F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3870" w:type="dxa"/>
            <w:noWrap/>
            <w:vAlign w:val="bottom"/>
            <w:hideMark/>
          </w:tcPr>
          <w:p w14:paraId="53DC83E7" w14:textId="775310D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6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7A4BA665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69F74E1E" w14:textId="7B729B3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780" w:type="dxa"/>
            <w:noWrap/>
            <w:vAlign w:val="bottom"/>
            <w:hideMark/>
          </w:tcPr>
          <w:p w14:paraId="4F7CD506" w14:textId="03CCFF7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3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3870" w:type="dxa"/>
            <w:noWrap/>
            <w:vAlign w:val="bottom"/>
            <w:hideMark/>
          </w:tcPr>
          <w:p w14:paraId="03053840" w14:textId="7923B64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7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0E073411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433B64E8" w14:textId="76B8DB2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780" w:type="dxa"/>
            <w:noWrap/>
            <w:vAlign w:val="bottom"/>
            <w:hideMark/>
          </w:tcPr>
          <w:p w14:paraId="589AFE8F" w14:textId="10F4F608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7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  <w:tc>
          <w:tcPr>
            <w:tcW w:w="3870" w:type="dxa"/>
            <w:noWrap/>
            <w:vAlign w:val="bottom"/>
            <w:hideMark/>
          </w:tcPr>
          <w:p w14:paraId="4D248B77" w14:textId="7F82381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4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.0</w:t>
            </w:r>
          </w:p>
        </w:tc>
      </w:tr>
      <w:tr w:rsidR="00EA1190" w:rsidRPr="003907C6" w14:paraId="053D76EB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45652FDD" w14:textId="2CBC491A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3780" w:type="dxa"/>
            <w:noWrap/>
            <w:vAlign w:val="bottom"/>
            <w:hideMark/>
          </w:tcPr>
          <w:p w14:paraId="55EA1A42" w14:textId="07D0846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9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3870" w:type="dxa"/>
            <w:noWrap/>
            <w:vAlign w:val="bottom"/>
            <w:hideMark/>
          </w:tcPr>
          <w:p w14:paraId="10FE422D" w14:textId="09DC8ACF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1EB7BD93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2207BC30" w14:textId="4E4D2D81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3780" w:type="dxa"/>
            <w:noWrap/>
            <w:vAlign w:val="bottom"/>
            <w:hideMark/>
          </w:tcPr>
          <w:p w14:paraId="1DCB345D" w14:textId="4FC3879F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3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3870" w:type="dxa"/>
            <w:noWrap/>
            <w:vAlign w:val="bottom"/>
            <w:hideMark/>
          </w:tcPr>
          <w:p w14:paraId="17A48CBC" w14:textId="3C3DAC2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4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2BB5763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09F06980" w14:textId="01D79D8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3780" w:type="dxa"/>
            <w:noWrap/>
            <w:vAlign w:val="bottom"/>
            <w:hideMark/>
          </w:tcPr>
          <w:p w14:paraId="670C16B5" w14:textId="2003BEB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3870" w:type="dxa"/>
            <w:noWrap/>
            <w:vAlign w:val="bottom"/>
            <w:hideMark/>
          </w:tcPr>
          <w:p w14:paraId="55D01B55" w14:textId="36B00445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0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EA1190" w:rsidRPr="003907C6" w14:paraId="509556F7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6B847910" w14:textId="47C2506E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3780" w:type="dxa"/>
            <w:noWrap/>
            <w:vAlign w:val="bottom"/>
            <w:hideMark/>
          </w:tcPr>
          <w:p w14:paraId="5425424A" w14:textId="68BA6A3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8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346CE4E1" w14:textId="763A2B3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4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EA1190" w:rsidRPr="003907C6" w14:paraId="5626BB92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0C3629A9" w14:textId="04945B6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3780" w:type="dxa"/>
            <w:noWrap/>
            <w:vAlign w:val="bottom"/>
            <w:hideMark/>
          </w:tcPr>
          <w:p w14:paraId="14E8E967" w14:textId="1BC3CD8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1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3870" w:type="dxa"/>
            <w:noWrap/>
            <w:vAlign w:val="bottom"/>
            <w:hideMark/>
          </w:tcPr>
          <w:p w14:paraId="464EBFF4" w14:textId="1E4E0A5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7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EA1190" w:rsidRPr="003907C6" w14:paraId="57657BED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26F6B844" w14:textId="4A82C42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780" w:type="dxa"/>
            <w:noWrap/>
            <w:vAlign w:val="bottom"/>
            <w:hideMark/>
          </w:tcPr>
          <w:p w14:paraId="6207D594" w14:textId="7FEE72B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8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3870" w:type="dxa"/>
            <w:noWrap/>
            <w:vAlign w:val="bottom"/>
            <w:hideMark/>
          </w:tcPr>
          <w:p w14:paraId="6199768A" w14:textId="0AB0BF3A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</w:tr>
      <w:tr w:rsidR="00EA1190" w:rsidRPr="003907C6" w14:paraId="6FDFFCEA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6B500D3C" w14:textId="15AACD54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780" w:type="dxa"/>
            <w:noWrap/>
            <w:vAlign w:val="bottom"/>
            <w:hideMark/>
          </w:tcPr>
          <w:p w14:paraId="7918A457" w14:textId="29AFBE99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5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41658D06" w14:textId="332BF699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5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A1190" w:rsidRPr="003907C6" w14:paraId="63BB119E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7EF67FC3" w14:textId="5493D0DA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3780" w:type="dxa"/>
            <w:noWrap/>
            <w:vAlign w:val="bottom"/>
            <w:hideMark/>
          </w:tcPr>
          <w:p w14:paraId="51904543" w14:textId="57FF2055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8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  <w:tc>
          <w:tcPr>
            <w:tcW w:w="3870" w:type="dxa"/>
            <w:noWrap/>
            <w:vAlign w:val="bottom"/>
            <w:hideMark/>
          </w:tcPr>
          <w:p w14:paraId="26BE0B0F" w14:textId="53125520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3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EA1190" w:rsidRPr="003907C6" w14:paraId="232E0959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1A9FCC11" w14:textId="45C02405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3780" w:type="dxa"/>
            <w:noWrap/>
            <w:vAlign w:val="bottom"/>
            <w:hideMark/>
          </w:tcPr>
          <w:p w14:paraId="7F6470B4" w14:textId="0ADEB2C6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7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7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3870" w:type="dxa"/>
            <w:noWrap/>
            <w:vAlign w:val="bottom"/>
            <w:hideMark/>
          </w:tcPr>
          <w:p w14:paraId="4B44A300" w14:textId="45D02CE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3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A1190" w:rsidRPr="003907C6" w14:paraId="79426E53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382966B6" w14:textId="7732B213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3780" w:type="dxa"/>
            <w:noWrap/>
            <w:vAlign w:val="bottom"/>
            <w:hideMark/>
          </w:tcPr>
          <w:p w14:paraId="2756239E" w14:textId="02495EB1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8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3870" w:type="dxa"/>
            <w:noWrap/>
            <w:vAlign w:val="bottom"/>
            <w:hideMark/>
          </w:tcPr>
          <w:p w14:paraId="2EA13386" w14:textId="6CC49BF1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6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2</w:t>
            </w:r>
          </w:p>
        </w:tc>
      </w:tr>
      <w:tr w:rsidR="00EA1190" w:rsidRPr="003907C6" w14:paraId="283AD3A4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048F4D68" w14:textId="6EE6701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3780" w:type="dxa"/>
            <w:noWrap/>
            <w:vAlign w:val="bottom"/>
            <w:hideMark/>
          </w:tcPr>
          <w:p w14:paraId="08994DF3" w14:textId="63A77E0B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 xml:space="preserve">± </w:t>
            </w:r>
            <w:r w:rsidRPr="003907C6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3870" w:type="dxa"/>
            <w:noWrap/>
            <w:vAlign w:val="bottom"/>
            <w:hideMark/>
          </w:tcPr>
          <w:p w14:paraId="7C501B78" w14:textId="780ABAA2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8.2 </w:t>
            </w:r>
            <w:r w:rsidRPr="003907C6">
              <w:rPr>
                <w:rFonts w:ascii="Times New Roman" w:hAnsi="Times New Roman" w:cs="Times New Roman"/>
              </w:rPr>
              <w:t>± 0.2</w:t>
            </w:r>
          </w:p>
        </w:tc>
      </w:tr>
      <w:tr w:rsidR="00EA1190" w:rsidRPr="003907C6" w14:paraId="10DB8911" w14:textId="77777777" w:rsidTr="0048434B">
        <w:trPr>
          <w:trHeight w:val="300"/>
        </w:trPr>
        <w:tc>
          <w:tcPr>
            <w:tcW w:w="1350" w:type="dxa"/>
            <w:noWrap/>
            <w:vAlign w:val="bottom"/>
            <w:hideMark/>
          </w:tcPr>
          <w:p w14:paraId="73D5F698" w14:textId="19665568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V</w:t>
            </w:r>
            <w:r w:rsidR="00E5794F" w:rsidRPr="003907C6">
              <w:rPr>
                <w:rFonts w:ascii="Times New Roman" w:hAnsi="Times New Roman" w:cs="Times New Roman"/>
              </w:rPr>
              <w:t>P</w:t>
            </w:r>
            <w:r w:rsidRPr="003907C6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3780" w:type="dxa"/>
            <w:noWrap/>
            <w:vAlign w:val="bottom"/>
            <w:hideMark/>
          </w:tcPr>
          <w:p w14:paraId="72621203" w14:textId="5DBD12A7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 xml:space="preserve">7.5 </w:t>
            </w:r>
            <w:r w:rsidRPr="003907C6">
              <w:rPr>
                <w:rFonts w:ascii="Times New Roman" w:hAnsi="Times New Roman" w:cs="Times New Roman"/>
              </w:rPr>
              <w:t>± 0.0</w:t>
            </w:r>
          </w:p>
        </w:tc>
        <w:tc>
          <w:tcPr>
            <w:tcW w:w="3870" w:type="dxa"/>
            <w:noWrap/>
            <w:vAlign w:val="bottom"/>
            <w:hideMark/>
          </w:tcPr>
          <w:p w14:paraId="3759F367" w14:textId="30A4EC6C" w:rsidR="00EA1190" w:rsidRPr="003907C6" w:rsidRDefault="00EA1190" w:rsidP="00C1383C">
            <w:pPr>
              <w:spacing w:after="0"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  <w:color w:val="000000"/>
              </w:rPr>
              <w:t>8.</w:t>
            </w:r>
            <w:r w:rsidR="00840086" w:rsidRPr="003907C6">
              <w:rPr>
                <w:rFonts w:ascii="Times New Roman" w:hAnsi="Times New Roman" w:cs="Times New Roman"/>
                <w:color w:val="000000"/>
              </w:rPr>
              <w:t>2</w:t>
            </w:r>
            <w:r w:rsidRPr="003907C6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907C6">
              <w:rPr>
                <w:rFonts w:ascii="Times New Roman" w:hAnsi="Times New Roman" w:cs="Times New Roman"/>
              </w:rPr>
              <w:t>± 0.2</w:t>
            </w:r>
          </w:p>
        </w:tc>
      </w:tr>
    </w:tbl>
    <w:bookmarkEnd w:id="2"/>
    <w:p w14:paraId="51261210" w14:textId="3B596156" w:rsidR="00EA1190" w:rsidRPr="003907C6" w:rsidRDefault="00DD3236" w:rsidP="00C1383C">
      <w:pPr>
        <w:spacing w:before="120" w:after="240" w:line="480" w:lineRule="auto"/>
        <w:jc w:val="both"/>
        <w:rPr>
          <w:rFonts w:ascii="Times New Roman" w:hAnsi="Times New Roman" w:cs="Times New Roman"/>
          <w:i/>
          <w:iCs/>
        </w:rPr>
      </w:pPr>
      <w:r w:rsidRPr="003907C6">
        <w:rPr>
          <w:rFonts w:ascii="Times New Roman" w:hAnsi="Times New Roman" w:cs="Times New Roman"/>
          <w:i/>
          <w:iCs/>
        </w:rPr>
        <w:t>*</w:t>
      </w:r>
      <w:r w:rsidR="00801766" w:rsidRPr="003907C6">
        <w:rPr>
          <w:rFonts w:ascii="Times New Roman" w:hAnsi="Times New Roman" w:cs="Times New Roman"/>
          <w:i/>
          <w:iCs/>
        </w:rPr>
        <w:t>NA, not available</w:t>
      </w:r>
      <w:r w:rsidRPr="003907C6">
        <w:rPr>
          <w:rFonts w:ascii="Times New Roman" w:hAnsi="Times New Roman" w:cs="Times New Roman"/>
          <w:i/>
          <w:iCs/>
        </w:rPr>
        <w:t xml:space="preserve">. </w:t>
      </w:r>
      <w:r w:rsidR="00EA1190" w:rsidRPr="003907C6">
        <w:rPr>
          <w:rFonts w:ascii="Times New Roman" w:hAnsi="Times New Roman" w:cs="Times New Roman"/>
          <w:i/>
          <w:iCs/>
        </w:rPr>
        <w:t xml:space="preserve">Mean ± SD of </w:t>
      </w:r>
      <w:bookmarkStart w:id="3" w:name="_Hlk221195961"/>
      <w:r w:rsidR="00EA1190" w:rsidRPr="003907C6">
        <w:rPr>
          <w:rFonts w:ascii="Times New Roman" w:hAnsi="Times New Roman" w:cs="Times New Roman"/>
          <w:i/>
          <w:iCs/>
        </w:rPr>
        <w:t>log₁₀ CFU/</w:t>
      </w:r>
      <w:r w:rsidR="00B30153" w:rsidRPr="003907C6">
        <w:rPr>
          <w:rFonts w:ascii="Times New Roman" w:hAnsi="Times New Roman" w:cs="Times New Roman"/>
          <w:i/>
          <w:iCs/>
        </w:rPr>
        <w:t xml:space="preserve">mL </w:t>
      </w:r>
      <w:bookmarkEnd w:id="3"/>
      <w:r w:rsidR="00EA1190" w:rsidRPr="003907C6">
        <w:rPr>
          <w:rFonts w:ascii="Times New Roman" w:hAnsi="Times New Roman" w:cs="Times New Roman"/>
          <w:i/>
          <w:iCs/>
        </w:rPr>
        <w:t xml:space="preserve">determined by tenfold serial dilution in TSB. </w:t>
      </w:r>
    </w:p>
    <w:p w14:paraId="595B6214" w14:textId="77777777" w:rsidR="00EA1190" w:rsidRDefault="00EA1190" w:rsidP="00C1383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0215A627" w14:textId="77777777" w:rsidR="00A76921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CC764A0" w14:textId="1E27A3D5" w:rsidR="00A76921" w:rsidRPr="003907C6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907C6">
        <w:rPr>
          <w:rFonts w:ascii="Times New Roman" w:hAnsi="Times New Roman" w:cs="Times New Roman"/>
          <w:sz w:val="24"/>
          <w:szCs w:val="24"/>
        </w:rPr>
        <w:t>. Type III tests of fixed effects for swimming</w:t>
      </w:r>
    </w:p>
    <w:tbl>
      <w:tblPr>
        <w:tblStyle w:val="TableGrid"/>
        <w:tblW w:w="8340" w:type="dxa"/>
        <w:tblInd w:w="72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0"/>
        <w:gridCol w:w="2780"/>
        <w:gridCol w:w="2780"/>
      </w:tblGrid>
      <w:tr w:rsidR="00A76921" w:rsidRPr="003907C6" w14:paraId="7103EE85" w14:textId="77777777" w:rsidTr="00642CCB"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86C232B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Source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78E08AD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EEFCFCF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-value</w:t>
            </w:r>
          </w:p>
        </w:tc>
      </w:tr>
      <w:tr w:rsidR="00A76921" w:rsidRPr="003907C6" w14:paraId="785A49F4" w14:textId="77777777" w:rsidTr="00642CCB">
        <w:tc>
          <w:tcPr>
            <w:tcW w:w="2780" w:type="dxa"/>
            <w:tcBorders>
              <w:top w:val="single" w:sz="4" w:space="0" w:color="auto"/>
            </w:tcBorders>
            <w:vAlign w:val="center"/>
          </w:tcPr>
          <w:p w14:paraId="3EE2589B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2780" w:type="dxa"/>
            <w:tcBorders>
              <w:top w:val="single" w:sz="4" w:space="0" w:color="auto"/>
            </w:tcBorders>
          </w:tcPr>
          <w:p w14:paraId="0C6E088E" w14:textId="0CBD2A14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68.3</w:t>
            </w:r>
            <w:r w:rsidR="007F5B1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780" w:type="dxa"/>
            <w:tcBorders>
              <w:top w:val="single" w:sz="4" w:space="0" w:color="auto"/>
            </w:tcBorders>
          </w:tcPr>
          <w:p w14:paraId="744AE5AE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41DDCAA3" w14:textId="77777777" w:rsidTr="00642CCB">
        <w:tc>
          <w:tcPr>
            <w:tcW w:w="2780" w:type="dxa"/>
            <w:vAlign w:val="center"/>
          </w:tcPr>
          <w:p w14:paraId="3AD41EAF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2780" w:type="dxa"/>
          </w:tcPr>
          <w:p w14:paraId="76AA01F4" w14:textId="5004012E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0.0</w:t>
            </w:r>
            <w:r w:rsidR="007F5B1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780" w:type="dxa"/>
          </w:tcPr>
          <w:p w14:paraId="7319DA6F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004</w:t>
            </w:r>
          </w:p>
        </w:tc>
      </w:tr>
      <w:tr w:rsidR="00A76921" w:rsidRPr="003907C6" w14:paraId="3BB42526" w14:textId="77777777" w:rsidTr="00642CCB">
        <w:tc>
          <w:tcPr>
            <w:tcW w:w="2780" w:type="dxa"/>
            <w:vAlign w:val="center"/>
          </w:tcPr>
          <w:p w14:paraId="74B3A1DC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2780" w:type="dxa"/>
          </w:tcPr>
          <w:p w14:paraId="2A555C2D" w14:textId="44AE193A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76.65</w:t>
            </w:r>
          </w:p>
        </w:tc>
        <w:tc>
          <w:tcPr>
            <w:tcW w:w="2780" w:type="dxa"/>
          </w:tcPr>
          <w:p w14:paraId="27BDE984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0DC40AC1" w14:textId="77777777" w:rsidTr="00642CCB">
        <w:tc>
          <w:tcPr>
            <w:tcW w:w="2780" w:type="dxa"/>
            <w:vAlign w:val="center"/>
          </w:tcPr>
          <w:p w14:paraId="0902057D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ime × Temperature</w:t>
            </w:r>
          </w:p>
        </w:tc>
        <w:tc>
          <w:tcPr>
            <w:tcW w:w="2780" w:type="dxa"/>
          </w:tcPr>
          <w:p w14:paraId="2D99485B" w14:textId="660AA5E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6.9</w:t>
            </w:r>
            <w:r w:rsidR="007F5B1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780" w:type="dxa"/>
          </w:tcPr>
          <w:p w14:paraId="6C798A85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</w:tbl>
    <w:p w14:paraId="34DD3A19" w14:textId="77777777" w:rsidR="00A76921" w:rsidRPr="003907C6" w:rsidRDefault="00A76921" w:rsidP="00A76921">
      <w:pPr>
        <w:spacing w:before="120"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0A9C76" w14:textId="673A762D" w:rsidR="00A76921" w:rsidRPr="003907C6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3907C6">
        <w:rPr>
          <w:rFonts w:ascii="Times New Roman" w:hAnsi="Times New Roman" w:cs="Times New Roman"/>
          <w:sz w:val="24"/>
          <w:szCs w:val="24"/>
        </w:rPr>
        <w:t>. Type III tests of fixed effects for swarming</w:t>
      </w:r>
    </w:p>
    <w:tbl>
      <w:tblPr>
        <w:tblStyle w:val="TableGrid"/>
        <w:tblW w:w="8340" w:type="dxa"/>
        <w:tblInd w:w="72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0"/>
        <w:gridCol w:w="2780"/>
        <w:gridCol w:w="2780"/>
      </w:tblGrid>
      <w:tr w:rsidR="00A76921" w:rsidRPr="003907C6" w14:paraId="6E0C7D85" w14:textId="77777777" w:rsidTr="00642CCB"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0212A5F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Source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3632747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DE67B13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-value</w:t>
            </w:r>
          </w:p>
        </w:tc>
      </w:tr>
      <w:tr w:rsidR="00A76921" w:rsidRPr="003907C6" w14:paraId="31563C93" w14:textId="77777777" w:rsidTr="00642CCB">
        <w:tc>
          <w:tcPr>
            <w:tcW w:w="2780" w:type="dxa"/>
            <w:tcBorders>
              <w:top w:val="single" w:sz="4" w:space="0" w:color="auto"/>
            </w:tcBorders>
          </w:tcPr>
          <w:p w14:paraId="70383FC4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2780" w:type="dxa"/>
            <w:tcBorders>
              <w:top w:val="single" w:sz="4" w:space="0" w:color="auto"/>
            </w:tcBorders>
          </w:tcPr>
          <w:p w14:paraId="38F32423" w14:textId="2A56DE6F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31.90</w:t>
            </w:r>
          </w:p>
        </w:tc>
        <w:tc>
          <w:tcPr>
            <w:tcW w:w="2780" w:type="dxa"/>
            <w:tcBorders>
              <w:top w:val="single" w:sz="4" w:space="0" w:color="auto"/>
            </w:tcBorders>
          </w:tcPr>
          <w:p w14:paraId="62BE15C6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4D3808E8" w14:textId="77777777" w:rsidTr="00642CCB">
        <w:tc>
          <w:tcPr>
            <w:tcW w:w="2780" w:type="dxa"/>
          </w:tcPr>
          <w:p w14:paraId="545E9F9A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2780" w:type="dxa"/>
          </w:tcPr>
          <w:p w14:paraId="4D1DCCBB" w14:textId="518A040C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8.6</w:t>
            </w:r>
            <w:r w:rsidR="007F5B1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780" w:type="dxa"/>
          </w:tcPr>
          <w:p w14:paraId="0B441075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007</w:t>
            </w:r>
          </w:p>
        </w:tc>
      </w:tr>
      <w:tr w:rsidR="00A76921" w:rsidRPr="003907C6" w14:paraId="2D05957D" w14:textId="77777777" w:rsidTr="00642CCB">
        <w:tc>
          <w:tcPr>
            <w:tcW w:w="2780" w:type="dxa"/>
          </w:tcPr>
          <w:p w14:paraId="79BA9328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2780" w:type="dxa"/>
          </w:tcPr>
          <w:p w14:paraId="05AC4E6F" w14:textId="4EB09EB8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75.61</w:t>
            </w:r>
          </w:p>
        </w:tc>
        <w:tc>
          <w:tcPr>
            <w:tcW w:w="2780" w:type="dxa"/>
          </w:tcPr>
          <w:p w14:paraId="3E49B731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70C84791" w14:textId="77777777" w:rsidTr="00642CCB">
        <w:tc>
          <w:tcPr>
            <w:tcW w:w="2780" w:type="dxa"/>
          </w:tcPr>
          <w:p w14:paraId="4A44A936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ime × Group</w:t>
            </w:r>
          </w:p>
        </w:tc>
        <w:tc>
          <w:tcPr>
            <w:tcW w:w="2780" w:type="dxa"/>
          </w:tcPr>
          <w:p w14:paraId="471C5D6D" w14:textId="76D6B748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</w:t>
            </w:r>
            <w:r w:rsidR="007F5B1A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2780" w:type="dxa"/>
          </w:tcPr>
          <w:p w14:paraId="2638EC26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6F6FC1ED" w14:textId="77777777" w:rsidTr="00642CCB">
        <w:tc>
          <w:tcPr>
            <w:tcW w:w="2780" w:type="dxa"/>
          </w:tcPr>
          <w:p w14:paraId="4E6E76BE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ime × Temperature</w:t>
            </w:r>
          </w:p>
        </w:tc>
        <w:tc>
          <w:tcPr>
            <w:tcW w:w="2780" w:type="dxa"/>
          </w:tcPr>
          <w:p w14:paraId="7ECE349B" w14:textId="7B4A320D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36.45</w:t>
            </w:r>
          </w:p>
        </w:tc>
        <w:tc>
          <w:tcPr>
            <w:tcW w:w="2780" w:type="dxa"/>
          </w:tcPr>
          <w:p w14:paraId="47C5197E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A76921" w:rsidRPr="003907C6" w14:paraId="7B14B954" w14:textId="77777777" w:rsidTr="00642CCB">
        <w:tc>
          <w:tcPr>
            <w:tcW w:w="2780" w:type="dxa"/>
          </w:tcPr>
          <w:p w14:paraId="2D6F820E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roup × Temperature</w:t>
            </w:r>
          </w:p>
        </w:tc>
        <w:tc>
          <w:tcPr>
            <w:tcW w:w="2780" w:type="dxa"/>
          </w:tcPr>
          <w:p w14:paraId="29DD2EBA" w14:textId="51783F3A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5.4</w:t>
            </w:r>
            <w:r w:rsidR="007F5B1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780" w:type="dxa"/>
          </w:tcPr>
          <w:p w14:paraId="25564EAB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004</w:t>
            </w:r>
          </w:p>
        </w:tc>
      </w:tr>
    </w:tbl>
    <w:p w14:paraId="6516C918" w14:textId="77777777" w:rsidR="00A76921" w:rsidRPr="003907C6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62D880B" w14:textId="36951ED5" w:rsidR="00A76921" w:rsidRPr="003907C6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3907C6">
        <w:rPr>
          <w:rFonts w:ascii="Times New Roman" w:hAnsi="Times New Roman" w:cs="Times New Roman"/>
          <w:sz w:val="24"/>
          <w:szCs w:val="24"/>
        </w:rPr>
        <w:t>. Type III tests of fixed effects for BFI</w:t>
      </w:r>
    </w:p>
    <w:tbl>
      <w:tblPr>
        <w:tblStyle w:val="TableGrid"/>
        <w:tblW w:w="8340" w:type="dxa"/>
        <w:tblInd w:w="72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0"/>
        <w:gridCol w:w="2780"/>
        <w:gridCol w:w="2780"/>
      </w:tblGrid>
      <w:tr w:rsidR="00A76921" w:rsidRPr="003907C6" w14:paraId="7A26889F" w14:textId="77777777" w:rsidTr="00642CCB"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BC8DE2C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Source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3FFFF19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27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EEA3600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-value</w:t>
            </w:r>
          </w:p>
        </w:tc>
      </w:tr>
      <w:tr w:rsidR="00A76921" w:rsidRPr="003907C6" w14:paraId="20A2D2FA" w14:textId="77777777" w:rsidTr="00642CCB">
        <w:tc>
          <w:tcPr>
            <w:tcW w:w="2780" w:type="dxa"/>
            <w:tcBorders>
              <w:top w:val="single" w:sz="4" w:space="0" w:color="auto"/>
              <w:bottom w:val="nil"/>
            </w:tcBorders>
          </w:tcPr>
          <w:p w14:paraId="335427E2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2780" w:type="dxa"/>
            <w:tcBorders>
              <w:top w:val="single" w:sz="4" w:space="0" w:color="auto"/>
              <w:bottom w:val="nil"/>
            </w:tcBorders>
          </w:tcPr>
          <w:p w14:paraId="3E8AE723" w14:textId="01E59C74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1.5</w:t>
            </w:r>
            <w:r w:rsidR="007F5B1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780" w:type="dxa"/>
            <w:tcBorders>
              <w:top w:val="single" w:sz="4" w:space="0" w:color="auto"/>
              <w:bottom w:val="nil"/>
            </w:tcBorders>
          </w:tcPr>
          <w:p w14:paraId="71D201FA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227</w:t>
            </w:r>
          </w:p>
        </w:tc>
      </w:tr>
      <w:tr w:rsidR="00A76921" w:rsidRPr="003907C6" w14:paraId="02D25AB6" w14:textId="77777777" w:rsidTr="00642CCB">
        <w:tc>
          <w:tcPr>
            <w:tcW w:w="2780" w:type="dxa"/>
            <w:tcBorders>
              <w:top w:val="nil"/>
              <w:bottom w:val="single" w:sz="8" w:space="0" w:color="auto"/>
            </w:tcBorders>
          </w:tcPr>
          <w:p w14:paraId="21847DBD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2780" w:type="dxa"/>
            <w:tcBorders>
              <w:top w:val="nil"/>
              <w:bottom w:val="single" w:sz="8" w:space="0" w:color="auto"/>
            </w:tcBorders>
          </w:tcPr>
          <w:p w14:paraId="72D888FC" w14:textId="0E15A4C4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7.8</w:t>
            </w:r>
            <w:r w:rsidR="007F5B1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780" w:type="dxa"/>
            <w:tcBorders>
              <w:top w:val="nil"/>
              <w:bottom w:val="single" w:sz="8" w:space="0" w:color="auto"/>
            </w:tcBorders>
          </w:tcPr>
          <w:p w14:paraId="780C16C4" w14:textId="77777777" w:rsidR="00A76921" w:rsidRPr="003907C6" w:rsidRDefault="00A76921" w:rsidP="00642CC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</w:tbl>
    <w:p w14:paraId="5AEEB52F" w14:textId="77777777" w:rsidR="00A76921" w:rsidRPr="003907C6" w:rsidRDefault="00A76921" w:rsidP="00A76921">
      <w:pPr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094863C1" w14:textId="6F97126C" w:rsidR="00CA3EE2" w:rsidRPr="003907C6" w:rsidRDefault="00A76921" w:rsidP="00DF1440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3907C6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3907C6">
        <w:rPr>
          <w:rFonts w:ascii="Times New Roman" w:hAnsi="Times New Roman" w:cs="Times New Roman"/>
          <w:sz w:val="24"/>
          <w:szCs w:val="24"/>
        </w:rPr>
        <w:t>. Pearson correlation coefficients among motility traits and biofilm formation at 24 h across all temperatures. (</w:t>
      </w:r>
      <w:r w:rsidRPr="003907C6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3907C6">
        <w:rPr>
          <w:rFonts w:ascii="Times New Roman" w:hAnsi="Times New Roman" w:cs="Times New Roman"/>
          <w:sz w:val="24"/>
          <w:szCs w:val="24"/>
        </w:rPr>
        <w:t>&lt;0.05)</w:t>
      </w:r>
    </w:p>
    <w:tbl>
      <w:tblPr>
        <w:tblStyle w:val="TableGrid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27"/>
        <w:gridCol w:w="1321"/>
        <w:gridCol w:w="1621"/>
      </w:tblGrid>
      <w:tr w:rsidR="00CA3EE2" w:rsidRPr="003907C6" w14:paraId="0D758426" w14:textId="77777777" w:rsidTr="00642CCB">
        <w:trPr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9279671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</w:rPr>
              <w:t>Variable pai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EC330C9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3907C6">
              <w:rPr>
                <w:rFonts w:ascii="Times New Roman" w:hAnsi="Times New Roman" w:cs="Times New Roman"/>
                <w:b/>
                <w:bCs/>
                <w:i/>
                <w:iCs/>
              </w:rPr>
              <w:t>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13370A6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3907C6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  <w:r w:rsidRPr="003907C6">
              <w:rPr>
                <w:rFonts w:ascii="Times New Roman" w:hAnsi="Times New Roman" w:cs="Times New Roman"/>
                <w:b/>
                <w:bCs/>
              </w:rPr>
              <w:t>-value</w:t>
            </w:r>
          </w:p>
        </w:tc>
      </w:tr>
      <w:tr w:rsidR="00CA3EE2" w:rsidRPr="003907C6" w14:paraId="2608C706" w14:textId="77777777" w:rsidTr="00642CCB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05B523C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Swimming – Swarming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A6EBCFB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554ECB0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&lt;0.001</w:t>
            </w:r>
          </w:p>
        </w:tc>
      </w:tr>
      <w:tr w:rsidR="00CA3EE2" w:rsidRPr="003907C6" w14:paraId="64DB10E8" w14:textId="77777777" w:rsidTr="00642CCB">
        <w:trPr>
          <w:jc w:val="center"/>
        </w:trPr>
        <w:tc>
          <w:tcPr>
            <w:tcW w:w="0" w:type="auto"/>
            <w:vAlign w:val="center"/>
          </w:tcPr>
          <w:p w14:paraId="39C7F5AA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Swimming – BFI</w:t>
            </w:r>
          </w:p>
        </w:tc>
        <w:tc>
          <w:tcPr>
            <w:tcW w:w="0" w:type="auto"/>
            <w:vAlign w:val="center"/>
          </w:tcPr>
          <w:p w14:paraId="47285559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14:paraId="715F01F5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997</w:t>
            </w:r>
          </w:p>
        </w:tc>
      </w:tr>
      <w:tr w:rsidR="00CA3EE2" w:rsidRPr="003907C6" w14:paraId="15186D03" w14:textId="77777777" w:rsidTr="00642CCB">
        <w:trPr>
          <w:jc w:val="center"/>
        </w:trPr>
        <w:tc>
          <w:tcPr>
            <w:tcW w:w="0" w:type="auto"/>
            <w:vAlign w:val="center"/>
          </w:tcPr>
          <w:p w14:paraId="43248CB1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Swarming – BFI</w:t>
            </w:r>
          </w:p>
        </w:tc>
        <w:tc>
          <w:tcPr>
            <w:tcW w:w="0" w:type="auto"/>
            <w:vAlign w:val="center"/>
          </w:tcPr>
          <w:p w14:paraId="6C36382B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0" w:type="auto"/>
            <w:vAlign w:val="center"/>
          </w:tcPr>
          <w:p w14:paraId="7715A99A" w14:textId="77777777" w:rsidR="00CA3EE2" w:rsidRPr="003907C6" w:rsidRDefault="00CA3EE2" w:rsidP="00642CCB">
            <w:pPr>
              <w:autoSpaceDE w:val="0"/>
              <w:autoSpaceDN w:val="0"/>
              <w:adjustRightInd w:val="0"/>
              <w:spacing w:line="360" w:lineRule="auto"/>
              <w:ind w:left="720"/>
              <w:jc w:val="center"/>
              <w:rPr>
                <w:rFonts w:ascii="Times New Roman" w:hAnsi="Times New Roman" w:cs="Times New Roman"/>
              </w:rPr>
            </w:pPr>
            <w:r w:rsidRPr="003907C6">
              <w:rPr>
                <w:rFonts w:ascii="Times New Roman" w:hAnsi="Times New Roman" w:cs="Times New Roman"/>
              </w:rPr>
              <w:t>0.166</w:t>
            </w:r>
          </w:p>
        </w:tc>
      </w:tr>
    </w:tbl>
    <w:p w14:paraId="651ACD80" w14:textId="77777777" w:rsidR="00CA3EE2" w:rsidRPr="003907C6" w:rsidRDefault="00CA3EE2" w:rsidP="00CA3EE2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CA3EE2" w:rsidRPr="003907C6" w:rsidSect="00586E24">
          <w:pgSz w:w="11906" w:h="16838"/>
          <w:pgMar w:top="1417" w:right="1417" w:bottom="1134" w:left="1417" w:header="720" w:footer="720" w:gutter="0"/>
          <w:lnNumType w:countBy="1" w:restart="continuous"/>
          <w:cols w:space="720"/>
          <w:docGrid w:linePitch="360"/>
        </w:sectPr>
      </w:pPr>
    </w:p>
    <w:p w14:paraId="02CC947C" w14:textId="167500F5" w:rsidR="00BB2E40" w:rsidRDefault="00B40A4E" w:rsidP="00BB2E40">
      <w:pPr>
        <w:autoSpaceDE w:val="0"/>
        <w:autoSpaceDN w:val="0"/>
        <w:adjustRightInd w:val="0"/>
        <w:spacing w:before="120" w:after="240" w:line="480" w:lineRule="auto"/>
        <w:jc w:val="center"/>
        <w:rPr>
          <w:rFonts w:ascii="Times New Roman" w:hAnsi="Times New Roman" w:cs="Times New Roman"/>
        </w:rPr>
      </w:pPr>
      <w:r w:rsidRPr="004015CD">
        <w:rPr>
          <w:rFonts w:ascii="Times New Roman" w:hAnsi="Times New Roman" w:cs="Times New Roman"/>
          <w:b/>
          <w:bCs/>
        </w:rPr>
        <w:lastRenderedPageBreak/>
        <w:t>Table</w:t>
      </w:r>
      <w:r w:rsidR="004015CD" w:rsidRPr="004015CD">
        <w:rPr>
          <w:rFonts w:ascii="Times New Roman" w:hAnsi="Times New Roman" w:cs="Times New Roman"/>
          <w:b/>
          <w:bCs/>
        </w:rPr>
        <w:t xml:space="preserve"> S7</w:t>
      </w:r>
      <w:r w:rsidRPr="004015CD">
        <w:rPr>
          <w:rFonts w:ascii="Times New Roman" w:hAnsi="Times New Roman" w:cs="Times New Roman"/>
          <w:b/>
          <w:bCs/>
        </w:rPr>
        <w:t>.</w:t>
      </w:r>
      <w:r w:rsidRPr="00B40A4E">
        <w:rPr>
          <w:rFonts w:ascii="Times New Roman" w:hAnsi="Times New Roman" w:cs="Times New Roman"/>
        </w:rPr>
        <w:t xml:space="preserve"> Spearman correlation between gene expression levels and BFI across all strains.</w:t>
      </w:r>
    </w:p>
    <w:tbl>
      <w:tblPr>
        <w:tblW w:w="0" w:type="auto"/>
        <w:jc w:val="center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1097"/>
        <w:gridCol w:w="2214"/>
        <w:gridCol w:w="870"/>
        <w:gridCol w:w="2336"/>
      </w:tblGrid>
      <w:tr w:rsidR="00667F08" w:rsidRPr="00667F08" w14:paraId="09644172" w14:textId="77777777" w:rsidTr="00BB2E40">
        <w:trPr>
          <w:trHeight w:val="300"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E8A7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3380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Correlation coefficient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8FF9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P valu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233A7" w14:textId="35FB4267" w:rsidR="00B40A4E" w:rsidRPr="00667F08" w:rsidRDefault="00EE3243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bookmarkStart w:id="4" w:name="_Hlk223433897"/>
            <w:r>
              <w:rPr>
                <w:rFonts w:ascii="Times New Roman" w:eastAsia="Times New Roman" w:hAnsi="Times New Roman" w:cs="Times New Roman"/>
                <w:color w:val="000000" w:themeColor="text1"/>
              </w:rPr>
              <w:t>FDR</w:t>
            </w:r>
            <w:r w:rsidRPr="00EE3243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-corrected </w:t>
            </w:r>
            <w:r w:rsidRPr="00EE3243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p</w:t>
            </w:r>
            <w:r w:rsidRPr="00EE3243">
              <w:rPr>
                <w:rFonts w:ascii="Times New Roman" w:eastAsia="Times New Roman" w:hAnsi="Times New Roman" w:cs="Times New Roman"/>
                <w:color w:val="000000" w:themeColor="text1"/>
              </w:rPr>
              <w:t>-values</w:t>
            </w:r>
            <w:bookmarkEnd w:id="4"/>
          </w:p>
        </w:tc>
      </w:tr>
      <w:tr w:rsidR="00667F08" w:rsidRPr="00667F08" w14:paraId="7CC27BE2" w14:textId="77777777" w:rsidTr="00BB2E40">
        <w:trPr>
          <w:trHeight w:val="360"/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62F799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gefB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8AB7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59</w:t>
            </w:r>
            <w:r w:rsidRPr="00667F08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7AA2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6BE6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95597</w:t>
            </w:r>
          </w:p>
        </w:tc>
      </w:tr>
      <w:tr w:rsidR="00667F08" w:rsidRPr="00667F08" w14:paraId="2EEB84FB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C1775A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cpsQ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0863F3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EF3F8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6557F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33187</w:t>
            </w:r>
          </w:p>
        </w:tc>
      </w:tr>
      <w:tr w:rsidR="00667F08" w:rsidRPr="00667F08" w14:paraId="116B2355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C594F2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tssL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3E46F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35234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96774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33187</w:t>
            </w:r>
          </w:p>
        </w:tc>
      </w:tr>
      <w:tr w:rsidR="00667F08" w:rsidRPr="00667F08" w14:paraId="3C50DD1F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637387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mfp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7D023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CBF16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F8869C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33187</w:t>
            </w:r>
          </w:p>
        </w:tc>
      </w:tr>
      <w:tr w:rsidR="00667F08" w:rsidRPr="00667F08" w14:paraId="6E55B080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053FCEEC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scr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F1F35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3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117F5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4EF69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33187</w:t>
            </w:r>
          </w:p>
        </w:tc>
      </w:tr>
      <w:tr w:rsidR="00667F08" w:rsidRPr="00667F08" w14:paraId="561E78D6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6861158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gef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8500E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80F56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53A64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60271</w:t>
            </w:r>
          </w:p>
        </w:tc>
      </w:tr>
      <w:tr w:rsidR="00667F08" w:rsidRPr="00667F08" w14:paraId="3E1EA65D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6A0E866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opaR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47F7E3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3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FD95B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651D3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25846</w:t>
            </w:r>
          </w:p>
        </w:tc>
      </w:tr>
      <w:tr w:rsidR="00667F08" w:rsidRPr="00667F08" w14:paraId="6C1C667E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8E12064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ompW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A477A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2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8F9EB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C85973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44765</w:t>
            </w:r>
          </w:p>
        </w:tc>
      </w:tr>
      <w:tr w:rsidR="00667F08" w:rsidRPr="00667F08" w14:paraId="5CAEA1A0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894E83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vp09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9C290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2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DE656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E5104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44765</w:t>
            </w:r>
          </w:p>
        </w:tc>
      </w:tr>
      <w:tr w:rsidR="00667F08" w:rsidRPr="00667F08" w14:paraId="19A3C61B" w14:textId="77777777" w:rsidTr="00BB2E40">
        <w:trPr>
          <w:trHeight w:val="6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27B608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VPA11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33CA8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2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EC831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6CF29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44765</w:t>
            </w:r>
          </w:p>
        </w:tc>
      </w:tr>
      <w:tr w:rsidR="00667F08" w:rsidRPr="00667F08" w14:paraId="61DAA82A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AF3AA3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fla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D5C07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2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468AA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42CDB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6007</w:t>
            </w:r>
          </w:p>
        </w:tc>
      </w:tr>
      <w:tr w:rsidR="00667F08" w:rsidRPr="00667F08" w14:paraId="11AC89D5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C72466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luxM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047E0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2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64398C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2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0089A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6007</w:t>
            </w:r>
          </w:p>
        </w:tc>
      </w:tr>
      <w:tr w:rsidR="00667F08" w:rsidRPr="00667F08" w14:paraId="08AC2A93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2330678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cp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073E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2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AE77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2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EA0D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77973</w:t>
            </w:r>
          </w:p>
        </w:tc>
      </w:tr>
      <w:tr w:rsidR="00667F08" w:rsidRPr="00667F08" w14:paraId="66C441E7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FEA092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flgB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6E8033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2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390C9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A5554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708499</w:t>
            </w:r>
          </w:p>
        </w:tc>
      </w:tr>
      <w:tr w:rsidR="00667F08" w:rsidRPr="00667F08" w14:paraId="39BE6482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22129F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vp06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53A38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1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B6224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3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4CDCC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729051</w:t>
            </w:r>
          </w:p>
        </w:tc>
      </w:tr>
      <w:tr w:rsidR="00667F08" w:rsidRPr="00667F08" w14:paraId="7869B217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8229B2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lux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A61AE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1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62E88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4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808B3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26565</w:t>
            </w:r>
          </w:p>
        </w:tc>
      </w:tr>
      <w:tr w:rsidR="00667F08" w:rsidRPr="00667F08" w14:paraId="2E9A8FC5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09E218E4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oxyR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E1921C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AF074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5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B5FC3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6F14AA94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7A8A49B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msh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3AC07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1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F60D5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6B7FD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7B9AC3E5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06E0EE8C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qsvR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2C313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6932A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9B7B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512454FC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7B5A288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vp09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D23C2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5B88E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9FD7B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0FA19B8F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79DD33E4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gbp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1CA4B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E705A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D17C7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638D605D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5D96FC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vp23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A0F86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67927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9C3E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0CBFC1A0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1B6BBC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scvE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4DD18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6AF50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475CC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40B33298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373BD7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vp09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393E3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15EEE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6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BAD4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691B2270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5A8C03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tna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E202E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0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95148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7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407D7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33C240CE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105109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scvO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5AF60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9E589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7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B89894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5259</w:t>
            </w:r>
          </w:p>
        </w:tc>
      </w:tr>
      <w:tr w:rsidR="00667F08" w:rsidRPr="00667F08" w14:paraId="0BA4DA02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E3CECE9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tlh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598AD3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2F94E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7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6F0F2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25136</w:t>
            </w:r>
          </w:p>
        </w:tc>
      </w:tr>
      <w:tr w:rsidR="00667F08" w:rsidRPr="00667F08" w14:paraId="768E9981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E4C3F3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aph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22F00F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-0.0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6054A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9D59E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38887</w:t>
            </w:r>
          </w:p>
        </w:tc>
      </w:tr>
      <w:tr w:rsidR="00667F08" w:rsidRPr="00667F08" w14:paraId="047C602D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7A3D8AE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scv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BC7DED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37CA76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5ED0C8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51305</w:t>
            </w:r>
          </w:p>
        </w:tc>
      </w:tr>
      <w:tr w:rsidR="00667F08" w:rsidRPr="00667F08" w14:paraId="49C84E7B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28257D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mam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6FD2F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FDA9CB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8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67BCF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51305</w:t>
            </w:r>
          </w:p>
        </w:tc>
      </w:tr>
      <w:tr w:rsidR="00667F08" w:rsidRPr="00667F08" w14:paraId="50F74E1B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247791F0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flgL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266215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8D7474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9622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7223</w:t>
            </w:r>
          </w:p>
        </w:tc>
      </w:tr>
      <w:tr w:rsidR="00667F08" w:rsidRPr="00667F08" w14:paraId="04AA1C3E" w14:textId="77777777" w:rsidTr="00BB2E40">
        <w:trPr>
          <w:trHeight w:val="315"/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A7C36C7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</w:pPr>
            <w:proofErr w:type="spellStart"/>
            <w:r w:rsidRPr="00667F08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</w:rPr>
              <w:t>cq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4E4962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0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20D51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A5B8AA" w14:textId="77777777" w:rsidR="00B40A4E" w:rsidRPr="00667F08" w:rsidRDefault="00B40A4E" w:rsidP="00BB2E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667F08">
              <w:rPr>
                <w:rFonts w:ascii="Times New Roman" w:eastAsia="Times New Roman" w:hAnsi="Times New Roman" w:cs="Times New Roman"/>
                <w:color w:val="000000" w:themeColor="text1"/>
              </w:rPr>
              <w:t>0.980161</w:t>
            </w:r>
          </w:p>
        </w:tc>
      </w:tr>
    </w:tbl>
    <w:p w14:paraId="67AB3530" w14:textId="77777777" w:rsidR="004015CD" w:rsidRDefault="004015CD" w:rsidP="00BB2E40">
      <w:pPr>
        <w:autoSpaceDE w:val="0"/>
        <w:autoSpaceDN w:val="0"/>
        <w:adjustRightInd w:val="0"/>
        <w:spacing w:before="120"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245425" w14:textId="77777777" w:rsidR="004015CD" w:rsidRPr="003907C6" w:rsidRDefault="004015CD" w:rsidP="004015CD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37F4A23" wp14:editId="254C1647">
            <wp:extent cx="5177177" cy="3622655"/>
            <wp:effectExtent l="0" t="0" r="444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5577" cy="3649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CE3E3" w14:textId="3E6D9A42" w:rsidR="004015CD" w:rsidRDefault="004015CD" w:rsidP="004015CD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140E5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907C6">
        <w:rPr>
          <w:rFonts w:ascii="Times New Roman" w:hAnsi="Times New Roman" w:cs="Times New Roman"/>
          <w:sz w:val="24"/>
          <w:szCs w:val="24"/>
        </w:rPr>
        <w:t xml:space="preserve"> Correlations between 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A)</w:t>
      </w:r>
      <w:r w:rsidRPr="003907C6">
        <w:rPr>
          <w:rFonts w:ascii="Times New Roman" w:hAnsi="Times New Roman" w:cs="Times New Roman"/>
          <w:sz w:val="24"/>
          <w:szCs w:val="24"/>
        </w:rPr>
        <w:t xml:space="preserve"> BFI and swimming, 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B)</w:t>
      </w:r>
      <w:r w:rsidRPr="003907C6">
        <w:rPr>
          <w:rFonts w:ascii="Times New Roman" w:hAnsi="Times New Roman" w:cs="Times New Roman"/>
          <w:sz w:val="24"/>
          <w:szCs w:val="24"/>
        </w:rPr>
        <w:t xml:space="preserve"> BFI and swarming, </w:t>
      </w:r>
      <w:r w:rsidRPr="003907C6">
        <w:rPr>
          <w:rFonts w:ascii="Times New Roman" w:hAnsi="Times New Roman" w:cs="Times New Roman"/>
          <w:b/>
          <w:bCs/>
          <w:sz w:val="24"/>
          <w:szCs w:val="24"/>
        </w:rPr>
        <w:t>C)</w:t>
      </w:r>
      <w:r w:rsidRPr="003907C6">
        <w:rPr>
          <w:rFonts w:ascii="Times New Roman" w:hAnsi="Times New Roman" w:cs="Times New Roman"/>
          <w:sz w:val="24"/>
          <w:szCs w:val="24"/>
        </w:rPr>
        <w:t xml:space="preserve"> swimming and swarming.</w:t>
      </w:r>
    </w:p>
    <w:p w14:paraId="2A70D5DF" w14:textId="77777777" w:rsidR="004015CD" w:rsidRDefault="004015CD" w:rsidP="00B40A4E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6609084F" w14:textId="53B3688C" w:rsidR="00FA1592" w:rsidRDefault="00972D5E" w:rsidP="00FA1592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264808D" wp14:editId="3BD606DC">
            <wp:extent cx="5760720" cy="3515995"/>
            <wp:effectExtent l="0" t="0" r="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515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90A8A7" w14:textId="27076DEC" w:rsidR="00FA1592" w:rsidRPr="003907C6" w:rsidRDefault="00FA1592" w:rsidP="00FA1592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616C68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</w:t>
      </w:r>
      <w:r w:rsidR="00140E5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616C6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015CD">
        <w:rPr>
          <w:rFonts w:ascii="Times New Roman" w:hAnsi="Times New Roman" w:cs="Times New Roman"/>
          <w:b/>
          <w:bCs/>
          <w:sz w:val="24"/>
          <w:szCs w:val="24"/>
        </w:rPr>
        <w:t>S2</w:t>
      </w:r>
      <w:r w:rsidRPr="00616C6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elative gene expression levels of selected genes measured </w:t>
      </w:r>
      <w:r w:rsidRPr="00616C68">
        <w:rPr>
          <w:rFonts w:ascii="Times New Roman" w:hAnsi="Times New Roman" w:cs="Times New Roman"/>
          <w:sz w:val="24"/>
          <w:szCs w:val="24"/>
        </w:rPr>
        <w:t>under standardized planktonic growth conditions at 30 °C</w:t>
      </w:r>
      <w:r>
        <w:rPr>
          <w:rFonts w:ascii="Times New Roman" w:hAnsi="Times New Roman" w:cs="Times New Roman"/>
          <w:sz w:val="24"/>
          <w:szCs w:val="24"/>
        </w:rPr>
        <w:t xml:space="preserve"> in strains exhibiting a</w:t>
      </w:r>
      <w:r w:rsidR="006B1D4E">
        <w:rPr>
          <w:rFonts w:ascii="Times New Roman" w:hAnsi="Times New Roman" w:cs="Times New Roman"/>
          <w:sz w:val="24"/>
          <w:szCs w:val="24"/>
        </w:rPr>
        <w:t xml:space="preserve"> high</w:t>
      </w:r>
      <w:r>
        <w:rPr>
          <w:rFonts w:ascii="Times New Roman" w:hAnsi="Times New Roman" w:cs="Times New Roman"/>
          <w:sz w:val="24"/>
          <w:szCs w:val="24"/>
        </w:rPr>
        <w:t xml:space="preserve"> biofilm formation ind</w:t>
      </w:r>
      <w:r>
        <w:rPr>
          <w:rFonts w:ascii="Times New Roman" w:hAnsi="Times New Roman" w:cs="Times New Roman" w:hint="eastAsia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 xml:space="preserve"> (BFI).</w:t>
      </w:r>
      <w:r w:rsidRPr="00616C68">
        <w:rPr>
          <w:rFonts w:ascii="Times New Roman" w:hAnsi="Times New Roman" w:cs="Times New Roman"/>
          <w:sz w:val="24"/>
          <w:szCs w:val="24"/>
        </w:rPr>
        <w:t xml:space="preserve"> Genes are grouped by functional categor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16C68">
        <w:rPr>
          <w:rFonts w:ascii="Times New Roman" w:hAnsi="Times New Roman" w:cs="Times New Roman"/>
          <w:sz w:val="24"/>
          <w:szCs w:val="24"/>
        </w:rPr>
        <w:t xml:space="preserve">Horizontal bars indicate group medians. </w:t>
      </w:r>
      <w:r>
        <w:rPr>
          <w:rFonts w:ascii="Times New Roman" w:hAnsi="Times New Roman" w:cs="Times New Roman"/>
          <w:sz w:val="24"/>
          <w:szCs w:val="24"/>
        </w:rPr>
        <w:t>Each c</w:t>
      </w:r>
      <w:r w:rsidRPr="00616C68">
        <w:rPr>
          <w:rFonts w:ascii="Times New Roman" w:hAnsi="Times New Roman" w:cs="Times New Roman"/>
          <w:sz w:val="24"/>
          <w:szCs w:val="24"/>
        </w:rPr>
        <w:t xml:space="preserve">olor represents </w:t>
      </w:r>
      <w:r>
        <w:rPr>
          <w:rFonts w:ascii="Times New Roman" w:hAnsi="Times New Roman" w:cs="Times New Roman"/>
          <w:sz w:val="24"/>
          <w:szCs w:val="24"/>
        </w:rPr>
        <w:t>one specific strain.</w:t>
      </w:r>
    </w:p>
    <w:p w14:paraId="5764F16A" w14:textId="77777777" w:rsidR="00B40A4E" w:rsidRPr="003907C6" w:rsidRDefault="00B40A4E" w:rsidP="00B40A4E">
      <w:pPr>
        <w:autoSpaceDE w:val="0"/>
        <w:autoSpaceDN w:val="0"/>
        <w:adjustRightInd w:val="0"/>
        <w:spacing w:before="120" w:after="240" w:line="480" w:lineRule="auto"/>
        <w:ind w:left="720"/>
        <w:jc w:val="both"/>
        <w:rPr>
          <w:rFonts w:ascii="Times New Roman" w:hAnsi="Times New Roman" w:cs="Times New Roman"/>
        </w:rPr>
      </w:pPr>
      <w:r w:rsidRPr="003907C6">
        <w:rPr>
          <w:rFonts w:ascii="Times New Roman" w:hAnsi="Times New Roman" w:cs="Times New Roman"/>
          <w:sz w:val="24"/>
          <w:szCs w:val="24"/>
        </w:rPr>
        <w:br w:type="page"/>
      </w:r>
    </w:p>
    <w:p w14:paraId="2C292FCB" w14:textId="568E6405" w:rsidR="00CA3EE2" w:rsidRPr="00DF1440" w:rsidRDefault="00CA3EE2" w:rsidP="00BB2E4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5017F82" w14:textId="2E11E99A" w:rsidR="00CA3EE2" w:rsidRPr="003907C6" w:rsidRDefault="009C34A4" w:rsidP="00B74F9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907C6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sdt>
      <w:sdtPr>
        <w:tag w:val="CitaviBibliography"/>
        <w:id w:val="2073919617"/>
        <w:placeholder>
          <w:docPart w:val="DefaultPlaceholder_-1854013440"/>
        </w:placeholder>
      </w:sdtPr>
      <w:sdtEndPr>
        <w:rPr>
          <w:rFonts w:ascii="Times New Roman" w:hAnsi="Times New Roman" w:cs="Times New Roman"/>
          <w:color w:val="000000" w:themeColor="text1"/>
        </w:rPr>
      </w:sdtEndPr>
      <w:sdtContent>
        <w:sdt>
          <w:sdtPr>
            <w:rPr>
              <w:rFonts w:ascii="Times New Roman" w:hAnsi="Times New Roman" w:cs="Times New Roman"/>
              <w:szCs w:val="24"/>
            </w:rPr>
            <w:alias w:val=""/>
            <w:tag w:val="CitaviBibliography"/>
            <w:id w:val="-1151365524"/>
          </w:sdtPr>
          <w:sdtEndPr>
            <w:rPr>
              <w:color w:val="000000" w:themeColor="text1"/>
              <w:szCs w:val="22"/>
            </w:rPr>
          </w:sdtEndPr>
          <w:sdtContent>
            <w:p w14:paraId="6AB484A7" w14:textId="74D8C902" w:rsidR="00D726EE" w:rsidRPr="00B07448" w:rsidRDefault="00F61ED3" w:rsidP="00D726EE">
              <w:pPr>
                <w:pStyle w:val="CitaviBibliographyEntry"/>
                <w:rPr>
                  <w:rFonts w:ascii="Times New Roman" w:eastAsiaTheme="majorEastAsia" w:hAnsi="Times New Roman" w:cs="Times New Roman"/>
                </w:rPr>
              </w:pPr>
              <w:r w:rsidRPr="00B07448">
                <w:rPr>
                  <w:rFonts w:ascii="Times New Roman" w:eastAsiaTheme="majorEastAsia" w:hAnsi="Times New Roman" w:cs="Times New Roman"/>
                </w:rPr>
                <w:fldChar w:fldCharType="begin"/>
              </w:r>
              <w:r w:rsidRPr="00B07448">
                <w:rPr>
                  <w:rFonts w:ascii="Times New Roman" w:hAnsi="Times New Roman" w:cs="Times New Roman"/>
                </w:rPr>
                <w:instrText>ADDIN CitaviBibliography</w:instrText>
              </w:r>
              <w:r w:rsidRPr="00B07448">
                <w:rPr>
                  <w:rFonts w:ascii="Times New Roman" w:eastAsiaTheme="majorEastAsia" w:hAnsi="Times New Roman" w:cs="Times New Roman"/>
                </w:rPr>
                <w:fldChar w:fldCharType="separate"/>
              </w:r>
              <w:r w:rsidR="00D726EE" w:rsidRPr="00B07448">
                <w:rPr>
                  <w:rFonts w:ascii="Times New Roman" w:eastAsiaTheme="majorEastAsia" w:hAnsi="Times New Roman" w:cs="Times New Roman"/>
                </w:rPr>
                <w:t>1.</w:t>
              </w:r>
              <w:r w:rsidR="00D726EE" w:rsidRPr="00B07448">
                <w:rPr>
                  <w:rFonts w:ascii="Times New Roman" w:eastAsiaTheme="majorEastAsia" w:hAnsi="Times New Roman" w:cs="Times New Roman"/>
                </w:rPr>
                <w:tab/>
              </w:r>
              <w:bookmarkStart w:id="5" w:name="_CTVL00145b29957ecc4420b95d8db397e7fa288"/>
              <w:r w:rsidR="00B07448" w:rsidRPr="005A2232">
                <w:rPr>
                  <w:rFonts w:ascii="Times New Roman" w:hAnsi="Times New Roman" w:cs="Times New Roman"/>
                </w:rPr>
                <w:t xml:space="preserve">Roy PK, Park SH, Song MG, Park SY. Antimicrobial </w:t>
              </w:r>
              <w:r w:rsidR="00B07448">
                <w:rPr>
                  <w:rFonts w:ascii="Times New Roman" w:hAnsi="Times New Roman" w:cs="Times New Roman" w:hint="eastAsia"/>
                </w:rPr>
                <w:t>e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fficacy of Quercetin against </w:t>
              </w:r>
              <w:r w:rsidR="00B07448" w:rsidRPr="00271C71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r w:rsidR="00B07448">
                <w:rPr>
                  <w:rFonts w:ascii="Times New Roman" w:hAnsi="Times New Roman" w:cs="Times New Roman"/>
                </w:rPr>
                <w:t>b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ofilm on </w:t>
              </w:r>
              <w:r w:rsidR="00B07448">
                <w:rPr>
                  <w:rFonts w:ascii="Times New Roman" w:hAnsi="Times New Roman" w:cs="Times New Roman"/>
                </w:rPr>
                <w:t>f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od </w:t>
              </w:r>
              <w:r w:rsidR="00B07448">
                <w:rPr>
                  <w:rFonts w:ascii="Times New Roman" w:hAnsi="Times New Roman" w:cs="Times New Roman"/>
                </w:rPr>
                <w:t>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urfaces and </w:t>
              </w:r>
              <w:r w:rsidR="00B07448">
                <w:rPr>
                  <w:rFonts w:ascii="Times New Roman" w:hAnsi="Times New Roman" w:cs="Times New Roman"/>
                </w:rPr>
                <w:t>d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wnregulation of </w:t>
              </w:r>
              <w:r w:rsidR="00B07448">
                <w:rPr>
                  <w:rFonts w:ascii="Times New Roman" w:hAnsi="Times New Roman" w:cs="Times New Roman"/>
                </w:rPr>
                <w:t>v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rulence </w:t>
              </w:r>
              <w:r w:rsidR="00B07448">
                <w:rPr>
                  <w:rFonts w:ascii="Times New Roman" w:hAnsi="Times New Roman" w:cs="Times New Roman"/>
                </w:rPr>
                <w:t>g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nes. Polymers (Basel) 2022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10.3390/polym14183847</w:t>
              </w:r>
              <w:r w:rsidR="00B07448" w:rsidRPr="005A2232">
                <w:rPr>
                  <w:rFonts w:ascii="Times New Roman" w:hAnsi="Times New Roman" w:cs="Times New Roman"/>
                </w:rPr>
                <w:t>.</w:t>
              </w:r>
            </w:p>
            <w:bookmarkEnd w:id="5"/>
            <w:p w14:paraId="036042C3" w14:textId="3B5EB0AE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6" w:name="_CTVL0010d8f115edd06471fbe2a23d1efc96a2d"/>
              <w:r w:rsidR="00B07448" w:rsidRPr="005A2232">
                <w:rPr>
                  <w:rFonts w:ascii="Times New Roman" w:hAnsi="Times New Roman" w:cs="Times New Roman"/>
                </w:rPr>
                <w:t xml:space="preserve">Chang J, Zhou Y, Zhang M, Li X, Zhang N, Luo X, et al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Cal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inhibits the swimming motility and polar flagellar gene expression in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4131C6">
                <w:rPr>
                  <w:rFonts w:ascii="Times New Roman" w:hAnsi="Times New Roman" w:cs="Times New Roman"/>
                </w:rPr>
                <w:t>J. Microbiol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4;62:1125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32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07/s12275-024-00179-0.</w:t>
              </w:r>
            </w:p>
            <w:bookmarkEnd w:id="6"/>
            <w:p w14:paraId="3E2AF591" w14:textId="39383E28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3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7" w:name="_CTVL00160822bcdaef94c8f953db332b8187d39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Billaud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M, Seneca F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Tambutté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E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Czeruck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D. An increase of seawater temperature upregulates the expression of </w:t>
              </w:r>
              <w:r w:rsidR="00B07448" w:rsidRPr="00C54A71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virulence factors implicated in adhesion and biofilm formation. </w:t>
              </w:r>
              <w:r w:rsidR="00B07448" w:rsidRPr="00C54A71">
                <w:rPr>
                  <w:rFonts w:ascii="Times New Roman" w:hAnsi="Times New Roman" w:cs="Times New Roman"/>
                </w:rPr>
                <w:t>Front. Microbiol</w:t>
              </w:r>
              <w:r w:rsidR="00B07448">
                <w:rPr>
                  <w:rFonts w:ascii="Times New Roman" w:hAnsi="Times New Roman" w:cs="Times New Roman"/>
                </w:rPr>
                <w:t>.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2022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3389/fmicb.2022.840628.</w:t>
              </w:r>
            </w:p>
            <w:bookmarkEnd w:id="7"/>
            <w:p w14:paraId="2D7F1C3E" w14:textId="056C13B0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4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8" w:name="_CTVL001acbdc7a3b5ed4b098242f29b72a2db8c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Aagese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A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Phuvasat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u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Y-C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Häs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CC. Characterizing the adherence profiles of virulent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r w:rsidR="00B07448">
                <w:rPr>
                  <w:rFonts w:ascii="Times New Roman" w:hAnsi="Times New Roman" w:cs="Times New Roman"/>
                </w:rPr>
                <w:t>i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solates. </w:t>
              </w:r>
              <w:proofErr w:type="spellStart"/>
              <w:r w:rsidR="00B07448" w:rsidRPr="004131C6">
                <w:rPr>
                  <w:rFonts w:ascii="Times New Roman" w:hAnsi="Times New Roman" w:cs="Times New Roman"/>
                </w:rPr>
                <w:t>Microb</w:t>
              </w:r>
              <w:proofErr w:type="spellEnd"/>
              <w:r w:rsidR="00B07448" w:rsidRPr="004131C6">
                <w:rPr>
                  <w:rFonts w:ascii="Times New Roman" w:hAnsi="Times New Roman" w:cs="Times New Roman"/>
                </w:rPr>
                <w:t>. Ecol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18;75:152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62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07/s00248-017-1025-8.</w:t>
              </w:r>
            </w:p>
            <w:bookmarkEnd w:id="8"/>
            <w:p w14:paraId="222EB632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5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9" w:name="_CTVL001e16ed38af96045fcb170d3d1c603f7fa"/>
              <w:r w:rsidR="00B07448" w:rsidRPr="005A2232">
                <w:rPr>
                  <w:rFonts w:ascii="Times New Roman" w:hAnsi="Times New Roman" w:cs="Times New Roman"/>
                </w:rPr>
                <w:t xml:space="preserve">Meng L, Alter T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Aho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T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Hueh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. Gene expression profiles of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in viable but non-culturable state. </w:t>
              </w:r>
              <w:r w:rsidR="00B07448" w:rsidRPr="004131C6">
                <w:rPr>
                  <w:rFonts w:ascii="Times New Roman" w:hAnsi="Times New Roman" w:cs="Times New Roman"/>
                </w:rPr>
                <w:t>FEMS Microbiol. Ecol</w:t>
              </w:r>
              <w:r w:rsidR="00B07448" w:rsidRPr="005A2232">
                <w:rPr>
                  <w:rFonts w:ascii="Times New Roman" w:hAnsi="Times New Roman" w:cs="Times New Roman"/>
                </w:rPr>
                <w:t>. 2015;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91:fiv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035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93/femsec/fiv035.</w:t>
              </w:r>
            </w:p>
            <w:bookmarkEnd w:id="9"/>
            <w:p w14:paraId="7A85D2FD" w14:textId="083D98AB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6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0" w:name="_CTVL00188578942fd334c49b50dc051bad4b76f"/>
              <w:r w:rsidR="00B07448" w:rsidRPr="005A2232">
                <w:rPr>
                  <w:rFonts w:ascii="Times New Roman" w:hAnsi="Times New Roman" w:cs="Times New Roman"/>
                </w:rPr>
                <w:t xml:space="preserve">Liu F, Wang F, Yuan Y, Li X, Zhong X, Yang M. Quorum sensing signal synthases enhance </w:t>
              </w:r>
              <w:r w:rsidR="00B07448" w:rsidRPr="004703A0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swarming motility. </w:t>
              </w:r>
              <w:r w:rsidR="00B07448" w:rsidRPr="004703A0">
                <w:rPr>
                  <w:rFonts w:ascii="Times New Roman" w:hAnsi="Times New Roman" w:cs="Times New Roman"/>
                </w:rPr>
                <w:t>Mol. Microbiol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3;120:241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57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11/mmi.15113.</w:t>
              </w:r>
            </w:p>
            <w:bookmarkEnd w:id="10"/>
            <w:p w14:paraId="4866D3DB" w14:textId="6EE58461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7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1" w:name="_CTVL001a70e7eed9c3d493f901e0f140b6c65d3"/>
              <w:r w:rsidR="00B07448" w:rsidRPr="005A2232">
                <w:rPr>
                  <w:rFonts w:ascii="Times New Roman" w:hAnsi="Times New Roman" w:cs="Times New Roman"/>
                </w:rPr>
                <w:t xml:space="preserve">Simpson CA, Petersen BD, Haas NW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Geyma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LJ, Lee AH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Podicheti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R, et al. The quorum-sensing systems of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 xml:space="preserve">Vibrio </w:t>
              </w:r>
              <w:proofErr w:type="spellStart"/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campbellii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DS40M4 and BB120 are genetically and functionally distinct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bioRxiv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2021:2020.03.31.019307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01/2020.03.31.019307.</w:t>
              </w:r>
            </w:p>
            <w:bookmarkEnd w:id="11"/>
            <w:p w14:paraId="62258377" w14:textId="66696A2A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8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2" w:name="_CTVL001bd9548fce5eb4970a061c4e90a736c61"/>
              <w:r w:rsidR="00B07448" w:rsidRPr="005A2232">
                <w:rPr>
                  <w:rFonts w:ascii="Times New Roman" w:hAnsi="Times New Roman" w:cs="Times New Roman"/>
                </w:rPr>
                <w:t xml:space="preserve">Wang D, Fletcher GC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Gagic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D, On SLW, Palmer JS, Flint SH. Comparative genome identification of accessory genes associated with strong biofilm formation in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Food Res Int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3;166:112605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16/j.foodres.2023.112605.</w:t>
              </w:r>
            </w:p>
            <w:bookmarkEnd w:id="12"/>
            <w:p w14:paraId="663FF35E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9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3" w:name="_CTVL00189fb7bc787674858b504c2e5938e7dc9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Faley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OS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athiyamoorthi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E, Lee J-H, Lee J. Inhibitory effects of cinnamaldehyde derivatives on biofilm formation and virulence factors in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species. </w:t>
              </w:r>
              <w:r w:rsidR="00B07448" w:rsidRPr="00985D6E">
                <w:rPr>
                  <w:rFonts w:ascii="Times New Roman" w:hAnsi="Times New Roman" w:cs="Times New Roman"/>
                </w:rPr>
                <w:t>Pharm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1;13:2176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>.</w:t>
              </w:r>
              <w:r w:rsidR="00B07448" w:rsidRPr="00C0477A">
                <w:rPr>
                  <w:rFonts w:ascii="Times New Roman" w:hAnsi="Times New Roman" w:cs="Times New Roman"/>
                </w:rPr>
                <w:t xml:space="preserve"> https://doi.org/10.3390/pharmaceutics13122176</w:t>
              </w:r>
            </w:p>
            <w:bookmarkEnd w:id="13"/>
            <w:p w14:paraId="57BD0562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0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4" w:name="_CTVL001f911cc32718240dbb759249896a3b0e1"/>
              <w:r w:rsidR="00B07448" w:rsidRPr="005A2232">
                <w:rPr>
                  <w:rFonts w:ascii="Times New Roman" w:hAnsi="Times New Roman" w:cs="Times New Roman"/>
                </w:rPr>
                <w:t xml:space="preserve">Song J, Hou HM, Wu HY, Li KX, Wang Y, Zhou QQ, Zhang GL. Transcriptomic analysis of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reveals different virulence gene expression in response to benzyl isothiocyanate. Molecules 2019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3390/molecules24040761.</w:t>
              </w:r>
            </w:p>
            <w:bookmarkEnd w:id="14"/>
            <w:p w14:paraId="3F9F68D2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1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5" w:name="_CTVL0016d5ae5fce27049eb8124c357cb636fe2"/>
              <w:r w:rsidR="00B07448" w:rsidRPr="005A2232">
                <w:rPr>
                  <w:rFonts w:ascii="Times New Roman" w:hAnsi="Times New Roman" w:cs="Times New Roman"/>
                </w:rPr>
                <w:t xml:space="preserve">Zhong X, Lu Z, Wang F, Yao N, Shi M, Yang M. Characterization of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Gef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, a GGEEF domain-containing protein that modulates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motility, biofilm formation, and virulence. </w:t>
              </w:r>
              <w:r w:rsidR="00B07448" w:rsidRPr="004131C6">
                <w:rPr>
                  <w:rFonts w:ascii="Times New Roman" w:hAnsi="Times New Roman" w:cs="Times New Roman"/>
                </w:rPr>
                <w:t>Appl. Environ. Microbiol</w:t>
              </w:r>
              <w:r w:rsidR="00B07448" w:rsidRPr="005A2232">
                <w:rPr>
                  <w:rFonts w:ascii="Times New Roman" w:hAnsi="Times New Roman" w:cs="Times New Roman"/>
                </w:rPr>
                <w:t>. 2022;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88:e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02239-21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28/aem.02239-21.</w:t>
              </w:r>
            </w:p>
            <w:bookmarkEnd w:id="15"/>
            <w:p w14:paraId="1297DFB1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2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6" w:name="_CTVL001c3c6267c559b45fd90bd40bc48a7bcf2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Hammerl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JA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Göllne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C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Jäckel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C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wida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F, Gutmann H, Strauch E. The acquisition of the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c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gene cluster encoding sucrose metabolization enzymes enables strains of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and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vulnif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to utilize sucrose as carbon source. </w:t>
              </w:r>
              <w:r w:rsidR="00B07448" w:rsidRPr="00985D6E">
                <w:rPr>
                  <w:rFonts w:ascii="Times New Roman" w:hAnsi="Times New Roman" w:cs="Times New Roman"/>
                </w:rPr>
                <w:t>Front. Microbiol</w:t>
              </w:r>
              <w:r w:rsidR="00B07448">
                <w:rPr>
                  <w:rFonts w:ascii="Times New Roman" w:hAnsi="Times New Roman" w:cs="Times New Roman"/>
                </w:rPr>
                <w:t>.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2021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3389/fmicb.2021.754464.</w:t>
              </w:r>
            </w:p>
            <w:bookmarkEnd w:id="16"/>
            <w:p w14:paraId="70CA0077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3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7" w:name="_CTVL001e927c33158cf437188746b776636d659"/>
              <w:r w:rsidR="00B07448" w:rsidRPr="005A2232">
                <w:rPr>
                  <w:rFonts w:ascii="Times New Roman" w:hAnsi="Times New Roman" w:cs="Times New Roman"/>
                </w:rPr>
                <w:t xml:space="preserve">Trimble MJ, McCarter LL. Bis-(3′-5′)-cyclic dimeric GMP-linked quorum sensing controls swarming in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4131C6">
                <w:rPr>
                  <w:rFonts w:ascii="Times New Roman" w:hAnsi="Times New Roman" w:cs="Times New Roman"/>
                </w:rPr>
                <w:t>Proc. Natl. Acad. Sci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11;108:18079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84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73/pnas.1113790108.</w:t>
              </w:r>
            </w:p>
            <w:bookmarkEnd w:id="17"/>
            <w:p w14:paraId="367914D3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4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8" w:name="_CTVL00176698ed750f0476e92e74c1c9a9a002e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Bechlars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Jäckel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C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Diesche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Wüstenhage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DA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Kubick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Dieckman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R, Strauch E. Characterization of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trh2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proofErr w:type="spellStart"/>
              <w:r w:rsidR="00B07448">
                <w:rPr>
                  <w:rFonts w:ascii="Times New Roman" w:hAnsi="Times New Roman" w:cs="Times New Roman"/>
                </w:rPr>
                <w:t>h</w:t>
              </w:r>
              <w:r w:rsidR="00B07448" w:rsidRPr="005A2232">
                <w:rPr>
                  <w:rFonts w:ascii="Times New Roman" w:hAnsi="Times New Roman" w:cs="Times New Roman"/>
                </w:rPr>
                <w:t>arbouring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strains isolated in Germany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PLoS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One. 2015;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10:e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0118559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371/journal.pone.0118559.</w:t>
              </w:r>
            </w:p>
            <w:bookmarkEnd w:id="18"/>
            <w:p w14:paraId="472C3E63" w14:textId="516A38C7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5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19" w:name="_CTVL0013bc32c46aa7644729c6d71a2025f4895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Ashrafudoull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Miza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MFR, Park H, Byun K-H, Lee N, Park SH, Ha S-D. Genetic </w:t>
              </w:r>
              <w:r w:rsidR="00B07448">
                <w:rPr>
                  <w:rFonts w:ascii="Times New Roman" w:hAnsi="Times New Roman" w:cs="Times New Roman"/>
                </w:rPr>
                <w:t>r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lationship, </w:t>
              </w:r>
              <w:r w:rsidR="00B07448">
                <w:rPr>
                  <w:rFonts w:ascii="Times New Roman" w:hAnsi="Times New Roman" w:cs="Times New Roman"/>
                </w:rPr>
                <w:t>v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rulence </w:t>
              </w:r>
              <w:r w:rsidR="00B07448">
                <w:rPr>
                  <w:rFonts w:ascii="Times New Roman" w:hAnsi="Times New Roman" w:cs="Times New Roman"/>
                </w:rPr>
                <w:t>f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actors, </w:t>
              </w:r>
              <w:r w:rsidR="00B07448">
                <w:rPr>
                  <w:rFonts w:ascii="Times New Roman" w:hAnsi="Times New Roman" w:cs="Times New Roman"/>
                </w:rPr>
                <w:t>d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rug </w:t>
              </w:r>
              <w:r w:rsidR="00B07448">
                <w:rPr>
                  <w:rFonts w:ascii="Times New Roman" w:hAnsi="Times New Roman" w:cs="Times New Roman"/>
                </w:rPr>
                <w:t>r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sistance </w:t>
              </w:r>
              <w:r w:rsidR="00B07448">
                <w:rPr>
                  <w:rFonts w:ascii="Times New Roman" w:hAnsi="Times New Roman" w:cs="Times New Roman"/>
                </w:rPr>
                <w:t>p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rofile and </w:t>
              </w:r>
              <w:r w:rsidR="00B07448">
                <w:rPr>
                  <w:rFonts w:ascii="Times New Roman" w:hAnsi="Times New Roman" w:cs="Times New Roman"/>
                </w:rPr>
                <w:t>b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ofilm </w:t>
              </w:r>
              <w:r w:rsidR="00B07448">
                <w:rPr>
                  <w:rFonts w:ascii="Times New Roman" w:hAnsi="Times New Roman" w:cs="Times New Roman"/>
                </w:rPr>
                <w:t>f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rmation </w:t>
              </w:r>
              <w:r w:rsidR="00B07448">
                <w:rPr>
                  <w:rFonts w:ascii="Times New Roman" w:hAnsi="Times New Roman" w:cs="Times New Roman"/>
                </w:rPr>
                <w:t>a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bility of </w:t>
              </w:r>
              <w:r w:rsidR="00B07448" w:rsidRPr="00271C71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r w:rsidR="00B07448">
                <w:rPr>
                  <w:rFonts w:ascii="Times New Roman" w:hAnsi="Times New Roman" w:cs="Times New Roman"/>
                </w:rPr>
                <w:t>i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solated </w:t>
              </w:r>
              <w:r w:rsidR="00B07448">
                <w:rPr>
                  <w:rFonts w:ascii="Times New Roman" w:hAnsi="Times New Roman" w:cs="Times New Roman"/>
                </w:rPr>
                <w:t>f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rom </w:t>
              </w:r>
              <w:r w:rsidR="00B07448">
                <w:rPr>
                  <w:rFonts w:ascii="Times New Roman" w:hAnsi="Times New Roman" w:cs="Times New Roman"/>
                </w:rPr>
                <w:t>m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ussel. </w:t>
              </w:r>
              <w:r w:rsidR="00B07448" w:rsidRPr="00271C71">
                <w:rPr>
                  <w:rFonts w:ascii="Times New Roman" w:hAnsi="Times New Roman" w:cs="Times New Roman"/>
                </w:rPr>
                <w:t>Front. Microbiol.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2019.</w:t>
              </w:r>
            </w:p>
            <w:bookmarkEnd w:id="19"/>
            <w:p w14:paraId="359326EC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lastRenderedPageBreak/>
                <w:t>16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0" w:name="_CTVL001714f598d3b0646a487a7e87571e08b6f"/>
              <w:r w:rsidR="00B07448" w:rsidRPr="005A2232">
                <w:rPr>
                  <w:rFonts w:ascii="Times New Roman" w:hAnsi="Times New Roman" w:cs="Times New Roman"/>
                </w:rPr>
                <w:t xml:space="preserve">Chen L, Zhang M, Li X, Wu Q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Xu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X, Zhang T, et al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Aph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directly activates the transcription of polysaccharide biosynthesis gene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cv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in </w:t>
              </w:r>
              <w:r w:rsidR="00B07448" w:rsidRPr="004703A0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Gene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3;851:146980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16/j.gene.2022.146980.</w:t>
              </w:r>
            </w:p>
            <w:bookmarkEnd w:id="20"/>
            <w:p w14:paraId="56420E11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7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1" w:name="_CTVL001bf56b7ec59d2417891deb3e4d41d8602"/>
              <w:r w:rsidR="00B07448" w:rsidRPr="005A2232">
                <w:rPr>
                  <w:rFonts w:ascii="Times New Roman" w:hAnsi="Times New Roman" w:cs="Times New Roman"/>
                </w:rPr>
                <w:t xml:space="preserve">Wu Q, Li X, Zhang T, Zhang 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Xu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X, Yang W, et al. Transcriptomic analysis of </w:t>
              </w:r>
              <w:r w:rsidR="00B07448" w:rsidRPr="004131C6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underlying the wrinkly and smooth phenotypes. </w:t>
              </w:r>
              <w:r w:rsidR="00B07448" w:rsidRPr="004131C6">
                <w:rPr>
                  <w:rFonts w:ascii="Times New Roman" w:hAnsi="Times New Roman" w:cs="Times New Roman"/>
                </w:rPr>
                <w:t xml:space="preserve">Microbiol. </w:t>
              </w:r>
              <w:proofErr w:type="spellStart"/>
              <w:r w:rsidR="00B07448" w:rsidRPr="004131C6">
                <w:rPr>
                  <w:rFonts w:ascii="Times New Roman" w:hAnsi="Times New Roman" w:cs="Times New Roman"/>
                </w:rPr>
                <w:t>Spect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>. 2022;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10:e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02188-22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28/spectrum.02188-22.</w:t>
              </w:r>
            </w:p>
            <w:bookmarkEnd w:id="21"/>
            <w:p w14:paraId="7C382E66" w14:textId="22A8BF2A" w:rsidR="00D726EE" w:rsidRPr="00B07448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8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2" w:name="_CTVL001f2afd29a6ebf4727bb6ac059ba9010bb"/>
              <w:r w:rsidR="00B07448" w:rsidRPr="005A2232">
                <w:rPr>
                  <w:rFonts w:ascii="Times New Roman" w:hAnsi="Times New Roman" w:cs="Times New Roman"/>
                </w:rPr>
                <w:t xml:space="preserve">Zhang L, Weng Y, Wu Y, Wang X, Yin Z, Yang H, et al. H-NS is an activator of exopolysaccharide biosynthesis genes transcription in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spellStart"/>
              <w:r w:rsidR="00B07448" w:rsidRPr="00985D6E">
                <w:rPr>
                  <w:rFonts w:ascii="Times New Roman" w:hAnsi="Times New Roman" w:cs="Times New Roman"/>
                </w:rPr>
                <w:t>Microb</w:t>
              </w:r>
              <w:proofErr w:type="spellEnd"/>
              <w:r w:rsidR="00B07448" w:rsidRPr="00985D6E">
                <w:rPr>
                  <w:rFonts w:ascii="Times New Roman" w:hAnsi="Times New Roman" w:cs="Times New Roman"/>
                </w:rPr>
                <w:t xml:space="preserve">. </w:t>
              </w:r>
              <w:proofErr w:type="spellStart"/>
              <w:r w:rsidR="00B07448" w:rsidRPr="00985D6E">
                <w:rPr>
                  <w:rFonts w:ascii="Times New Roman" w:hAnsi="Times New Roman" w:cs="Times New Roman"/>
                </w:rPr>
                <w:t>Pathog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18;116:164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7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16/j.micpath.2018.01.025.</w:t>
              </w:r>
            </w:p>
            <w:bookmarkEnd w:id="22"/>
            <w:p w14:paraId="0C4DB7C6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19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3" w:name="_CTVL0011e96c4301e0643ba949da6157cdd9adf"/>
              <w:r w:rsidR="00B07448" w:rsidRPr="005A2232">
                <w:rPr>
                  <w:rFonts w:ascii="Times New Roman" w:hAnsi="Times New Roman" w:cs="Times New Roman"/>
                </w:rPr>
                <w:t xml:space="preserve">Bai X, Liu P, Wang W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Ji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Y, Wang Q, Qi Y, et al. TssL2 of T6SS2 is required for mobility, biofilm formation, wrinkly phenotype formation, and virulence of </w:t>
              </w:r>
              <w:r w:rsidR="00B07448" w:rsidRPr="00271C71">
                <w:rPr>
                  <w:rFonts w:ascii="Times New Roman" w:hAnsi="Times New Roman" w:cs="Times New Roman"/>
                  <w:i/>
                  <w:iCs/>
                </w:rPr>
                <w:t>Vibrio parahaemolyticus SH112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271C71">
                <w:rPr>
                  <w:rFonts w:ascii="Times New Roman" w:hAnsi="Times New Roman" w:cs="Times New Roman"/>
                </w:rPr>
                <w:t xml:space="preserve">Appl. Microbiol. </w:t>
              </w:r>
              <w:proofErr w:type="spellStart"/>
              <w:r w:rsidR="00B07448" w:rsidRPr="00271C71">
                <w:rPr>
                  <w:rFonts w:ascii="Times New Roman" w:hAnsi="Times New Roman" w:cs="Times New Roman"/>
                </w:rPr>
                <w:t>Biotechnol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4;108:537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007/s00253-024-13351-8.</w:t>
              </w:r>
            </w:p>
            <w:bookmarkEnd w:id="23"/>
            <w:p w14:paraId="13E62DCD" w14:textId="1C8FDC0E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0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4" w:name="_CTVL001f8446705f0e146ad97abdc22d0401418"/>
              <w:r w:rsidR="00B07448" w:rsidRPr="005A2232">
                <w:rPr>
                  <w:rFonts w:ascii="Times New Roman" w:hAnsi="Times New Roman" w:cs="Times New Roman"/>
                </w:rPr>
                <w:t xml:space="preserve">Zhang Y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Qiu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Y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Xu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X, Zhang M, Sun J, Li X, et al. Transcriptional regulation of the virulence genes and the biofilm formation associated operons in </w:t>
              </w:r>
              <w:r w:rsidR="00B07448" w:rsidRPr="004703A0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4703A0">
                <w:rPr>
                  <w:rFonts w:ascii="Times New Roman" w:hAnsi="Times New Roman" w:cs="Times New Roman"/>
                </w:rPr>
                <w:t xml:space="preserve">Gut </w:t>
              </w:r>
              <w:proofErr w:type="spellStart"/>
              <w:r w:rsidR="00B07448" w:rsidRPr="004703A0">
                <w:rPr>
                  <w:rFonts w:ascii="Times New Roman" w:hAnsi="Times New Roman" w:cs="Times New Roman"/>
                </w:rPr>
                <w:t>Pathog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21;13:15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86/s13099-021-00410-y.</w:t>
              </w:r>
            </w:p>
            <w:bookmarkEnd w:id="24"/>
            <w:p w14:paraId="6BB9C6C8" w14:textId="07305E0D" w:rsidR="00D726EE" w:rsidRPr="00B07448" w:rsidRDefault="00D726EE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1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5" w:name="_CTVL0018415a424b73948719255948fab3d3b5c"/>
              <w:r w:rsidR="00B07448" w:rsidRPr="005A2232">
                <w:rPr>
                  <w:rFonts w:ascii="Times New Roman" w:hAnsi="Times New Roman" w:cs="Times New Roman"/>
                </w:rPr>
                <w:t xml:space="preserve">Zhang 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Xu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X, Li X, Wu Q, Zhang T, Yang W, et al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Qsv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and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Opa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coordinately repress biofilm formation by </w:t>
              </w:r>
              <w:r w:rsidR="00B07448" w:rsidRPr="00985D6E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985D6E">
                <w:rPr>
                  <w:rFonts w:ascii="Times New Roman" w:hAnsi="Times New Roman" w:cs="Times New Roman"/>
                </w:rPr>
                <w:t>Front. Microbiol</w:t>
              </w:r>
              <w:r w:rsidR="00B07448">
                <w:rPr>
                  <w:rFonts w:ascii="Times New Roman" w:hAnsi="Times New Roman" w:cs="Times New Roman"/>
                </w:rPr>
                <w:t>.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2023. </w:t>
              </w:r>
              <w:r w:rsidR="00B07448" w:rsidRPr="00C0477A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3389/fmicb.2023.1079653.</w:t>
              </w:r>
            </w:p>
            <w:bookmarkEnd w:id="25"/>
            <w:p w14:paraId="5B41EB0D" w14:textId="46B74040" w:rsidR="00D726EE" w:rsidRPr="00B07448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2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6" w:name="_CTVL001946fb3c1a0e64b03a20153ffb593bde1"/>
              <w:r w:rsidR="00B07448" w:rsidRPr="005A2232">
                <w:rPr>
                  <w:rFonts w:ascii="Times New Roman" w:hAnsi="Times New Roman" w:cs="Times New Roman"/>
                </w:rPr>
                <w:t xml:space="preserve">Liu 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Ni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H, Luo X, Yang S, Chen H, Cai P. A </w:t>
              </w:r>
              <w:r w:rsidR="00B07448">
                <w:rPr>
                  <w:rFonts w:ascii="Times New Roman" w:hAnsi="Times New Roman" w:cs="Times New Roman"/>
                </w:rPr>
                <w:t>p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lysaccharide </w:t>
              </w:r>
              <w:r w:rsidR="00B07448">
                <w:rPr>
                  <w:rFonts w:ascii="Times New Roman" w:hAnsi="Times New Roman" w:cs="Times New Roman"/>
                </w:rPr>
                <w:t>b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osynthesis </w:t>
              </w:r>
              <w:r w:rsidR="00B07448">
                <w:rPr>
                  <w:rFonts w:ascii="Times New Roman" w:hAnsi="Times New Roman" w:cs="Times New Roman"/>
                </w:rPr>
                <w:t>l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cus in </w:t>
              </w:r>
              <w:r w:rsidR="00B07448" w:rsidRPr="00271C71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r w:rsidR="00B07448">
                <w:rPr>
                  <w:rFonts w:ascii="Times New Roman" w:hAnsi="Times New Roman" w:cs="Times New Roman"/>
                </w:rPr>
                <w:t>i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mportant for </w:t>
              </w:r>
              <w:r w:rsidR="00B07448">
                <w:rPr>
                  <w:rFonts w:ascii="Times New Roman" w:hAnsi="Times New Roman" w:cs="Times New Roman"/>
                </w:rPr>
                <w:t>b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ofilm </w:t>
              </w:r>
              <w:r w:rsidR="00B07448">
                <w:rPr>
                  <w:rFonts w:ascii="Times New Roman" w:hAnsi="Times New Roman" w:cs="Times New Roman"/>
                </w:rPr>
                <w:t>f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rmation </w:t>
              </w:r>
              <w:r w:rsidR="00B07448">
                <w:rPr>
                  <w:rFonts w:ascii="Times New Roman" w:hAnsi="Times New Roman" w:cs="Times New Roman"/>
                </w:rPr>
                <w:t>h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as </w:t>
              </w:r>
              <w:r w:rsidR="00B07448">
                <w:rPr>
                  <w:rFonts w:ascii="Times New Roman" w:hAnsi="Times New Roman" w:cs="Times New Roman"/>
                </w:rPr>
                <w:t>h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omologs </w:t>
              </w:r>
              <w:r w:rsidR="00B07448">
                <w:rPr>
                  <w:rFonts w:ascii="Times New Roman" w:hAnsi="Times New Roman" w:cs="Times New Roman"/>
                </w:rPr>
                <w:t>w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dely </w:t>
              </w:r>
              <w:r w:rsidR="00B07448">
                <w:rPr>
                  <w:rFonts w:ascii="Times New Roman" w:hAnsi="Times New Roman" w:cs="Times New Roman"/>
                </w:rPr>
                <w:t>d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istributed in </w:t>
              </w:r>
              <w:r w:rsidR="00B07448">
                <w:rPr>
                  <w:rFonts w:ascii="Times New Roman" w:hAnsi="Times New Roman" w:cs="Times New Roman"/>
                </w:rPr>
                <w:t>a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quatic </w:t>
              </w:r>
              <w:r w:rsidR="00B07448">
                <w:rPr>
                  <w:rFonts w:ascii="Times New Roman" w:hAnsi="Times New Roman" w:cs="Times New Roman"/>
                </w:rPr>
                <w:t>b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acteria </w:t>
              </w:r>
              <w:r w:rsidR="00B07448">
                <w:rPr>
                  <w:rFonts w:ascii="Times New Roman" w:hAnsi="Times New Roman" w:cs="Times New Roman"/>
                </w:rPr>
                <w:t>m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ainly from </w:t>
              </w:r>
              <w:proofErr w:type="spellStart"/>
              <w:r w:rsidR="00B07448" w:rsidRPr="00FC3D73">
                <w:rPr>
                  <w:rFonts w:ascii="Times New Roman" w:hAnsi="Times New Roman" w:cs="Times New Roman"/>
                  <w:i/>
                  <w:iCs/>
                </w:rPr>
                <w:t>Gammaproteobacteri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mSystems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>. 2022;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7:e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01226-21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28/msystems.01226-21.</w:t>
              </w:r>
            </w:p>
            <w:bookmarkEnd w:id="26"/>
            <w:p w14:paraId="38117A5D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3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7" w:name="_CTVL001777d6d5f6ae242e2b253bb9a9460c504"/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Palama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S, Mittal A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Yingkajorn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M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Saetang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J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Buatong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J, Tyagi A, et al. </w:t>
              </w:r>
              <w:r w:rsidR="00B07448" w:rsidRPr="00C54A71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 isolates from </w:t>
              </w:r>
              <w:r w:rsidR="00B07448">
                <w:rPr>
                  <w:rFonts w:ascii="Times New Roman" w:hAnsi="Times New Roman" w:cs="Times New Roman"/>
                </w:rPr>
                <w:t>A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sian green mussel: molecular characteristics, virulence and their inhibition by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chitooligosaccharid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-tea polyphenol conjugates. Foods 2022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3390/foods11244048.</w:t>
              </w:r>
            </w:p>
            <w:bookmarkEnd w:id="27"/>
            <w:p w14:paraId="1BDD5B55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4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8" w:name="_CTVL001d99d72f4fca94c239a8dcd85b6baf24c"/>
              <w:r w:rsidR="00B07448" w:rsidRPr="005A2232">
                <w:rPr>
                  <w:rFonts w:ascii="Times New Roman" w:hAnsi="Times New Roman" w:cs="Times New Roman"/>
                </w:rPr>
                <w:t xml:space="preserve">Chung C-H, Fen S, Yu S-C, Wong H. Influence of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oxyR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on Growth, Biofilm Formation, and Mobility of Vibrio parahaemolyticus. </w:t>
              </w:r>
              <w:r w:rsidR="00B07448" w:rsidRPr="00271C71">
                <w:rPr>
                  <w:rFonts w:ascii="Times New Roman" w:hAnsi="Times New Roman" w:cs="Times New Roman"/>
                </w:rPr>
                <w:t>Appl. Environ. Microbiol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16;82:788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–96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28/AEM.02818-15.</w:t>
              </w:r>
            </w:p>
            <w:bookmarkEnd w:id="28"/>
            <w:p w14:paraId="3B50D88A" w14:textId="77777777" w:rsidR="00B07448" w:rsidRPr="005A2232" w:rsidRDefault="00D726EE" w:rsidP="00B07448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t>25.</w:t>
              </w:r>
              <w:r w:rsidRPr="00B07448">
                <w:rPr>
                  <w:rFonts w:ascii="Times New Roman" w:hAnsi="Times New Roman" w:cs="Times New Roman"/>
                </w:rPr>
                <w:tab/>
              </w:r>
              <w:bookmarkStart w:id="29" w:name="_CTVL001875d45f3bbb24873939fa9fc12ac6a7b"/>
              <w:r w:rsidR="00B07448" w:rsidRPr="005A2232">
                <w:rPr>
                  <w:rFonts w:ascii="Times New Roman" w:hAnsi="Times New Roman" w:cs="Times New Roman"/>
                </w:rPr>
                <w:t xml:space="preserve">Hirano Takako, Okubo Manabu, Tsuda Hironobu, Yokoyama Masahiro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Hakamata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Wataru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, </w:t>
              </w:r>
              <w:proofErr w:type="spellStart"/>
              <w:r w:rsidR="00B07448" w:rsidRPr="005A2232">
                <w:rPr>
                  <w:rFonts w:ascii="Times New Roman" w:hAnsi="Times New Roman" w:cs="Times New Roman"/>
                </w:rPr>
                <w:t>Nishio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 Toshiyuki. Chitin </w:t>
              </w:r>
              <w:proofErr w:type="spellStart"/>
              <w:r w:rsidR="00B07448">
                <w:rPr>
                  <w:rFonts w:ascii="Times New Roman" w:hAnsi="Times New Roman" w:cs="Times New Roman"/>
                </w:rPr>
                <w:t>H</w:t>
              </w:r>
              <w:r w:rsidR="00B07448" w:rsidRPr="005A2232">
                <w:rPr>
                  <w:rFonts w:ascii="Times New Roman" w:hAnsi="Times New Roman" w:cs="Times New Roman"/>
                </w:rPr>
                <w:t>eterodisaccharide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, </w:t>
              </w:r>
              <w:r w:rsidR="00B07448">
                <w:rPr>
                  <w:rFonts w:ascii="Times New Roman" w:hAnsi="Times New Roman" w:cs="Times New Roman"/>
                </w:rPr>
                <w:t>r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leased from </w:t>
              </w:r>
              <w:r w:rsidR="00B07448">
                <w:rPr>
                  <w:rFonts w:ascii="Times New Roman" w:hAnsi="Times New Roman" w:cs="Times New Roman"/>
                </w:rPr>
                <w:t>c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hitin by </w:t>
              </w:r>
              <w:r w:rsidR="00B07448">
                <w:rPr>
                  <w:rFonts w:ascii="Times New Roman" w:hAnsi="Times New Roman" w:cs="Times New Roman"/>
                </w:rPr>
                <w:t>c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hitinase and </w:t>
              </w:r>
              <w:r w:rsidR="00B07448">
                <w:rPr>
                  <w:rFonts w:ascii="Times New Roman" w:hAnsi="Times New Roman" w:cs="Times New Roman"/>
                </w:rPr>
                <w:t>c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hitin </w:t>
              </w:r>
              <w:r w:rsidR="00B07448">
                <w:rPr>
                  <w:rFonts w:ascii="Times New Roman" w:hAnsi="Times New Roman" w:cs="Times New Roman"/>
                </w:rPr>
                <w:t>o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ligosaccharide </w:t>
              </w:r>
              <w:r w:rsidR="00B07448">
                <w:rPr>
                  <w:rFonts w:ascii="Times New Roman" w:hAnsi="Times New Roman" w:cs="Times New Roman"/>
                </w:rPr>
                <w:t>d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acetylase, </w:t>
              </w:r>
              <w:r w:rsidR="00B07448">
                <w:rPr>
                  <w:rFonts w:ascii="Times New Roman" w:hAnsi="Times New Roman" w:cs="Times New Roman"/>
                </w:rPr>
                <w:t>e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nhances the </w:t>
              </w:r>
              <w:r w:rsidR="00B07448">
                <w:rPr>
                  <w:rFonts w:ascii="Times New Roman" w:hAnsi="Times New Roman" w:cs="Times New Roman"/>
                </w:rPr>
                <w:t>c</w:t>
              </w:r>
              <w:r w:rsidR="00B07448" w:rsidRPr="005A2232">
                <w:rPr>
                  <w:rFonts w:ascii="Times New Roman" w:hAnsi="Times New Roman" w:cs="Times New Roman"/>
                </w:rPr>
                <w:t>hitin-</w:t>
              </w:r>
              <w:r w:rsidR="00B07448">
                <w:rPr>
                  <w:rFonts w:ascii="Times New Roman" w:hAnsi="Times New Roman" w:cs="Times New Roman"/>
                </w:rPr>
                <w:t>m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etabolizing </w:t>
              </w:r>
              <w:r w:rsidR="00B07448">
                <w:rPr>
                  <w:rFonts w:ascii="Times New Roman" w:hAnsi="Times New Roman" w:cs="Times New Roman"/>
                </w:rPr>
                <w:t>a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bility of </w:t>
              </w:r>
              <w:r w:rsidR="00B07448" w:rsidRPr="004703A0">
                <w:rPr>
                  <w:rFonts w:ascii="Times New Roman" w:hAnsi="Times New Roman" w:cs="Times New Roman"/>
                  <w:i/>
                  <w:iCs/>
                </w:rPr>
                <w:t>Vibrio parahaemolyticus</w:t>
              </w:r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r w:rsidR="00B07448" w:rsidRPr="004703A0">
                <w:rPr>
                  <w:rFonts w:ascii="Times New Roman" w:hAnsi="Times New Roman" w:cs="Times New Roman"/>
                </w:rPr>
                <w:t xml:space="preserve">J. </w:t>
              </w:r>
              <w:proofErr w:type="spellStart"/>
              <w:r w:rsidR="00B07448" w:rsidRPr="004703A0">
                <w:rPr>
                  <w:rFonts w:ascii="Times New Roman" w:hAnsi="Times New Roman" w:cs="Times New Roman"/>
                </w:rPr>
                <w:t>Bacteriol</w:t>
              </w:r>
              <w:proofErr w:type="spellEnd"/>
              <w:r w:rsidR="00B07448" w:rsidRPr="005A2232">
                <w:rPr>
                  <w:rFonts w:ascii="Times New Roman" w:hAnsi="Times New Roman" w:cs="Times New Roman"/>
                </w:rPr>
                <w:t xml:space="preserve">. </w:t>
              </w:r>
              <w:proofErr w:type="gramStart"/>
              <w:r w:rsidR="00B07448" w:rsidRPr="005A2232">
                <w:rPr>
                  <w:rFonts w:ascii="Times New Roman" w:hAnsi="Times New Roman" w:cs="Times New Roman"/>
                </w:rPr>
                <w:t>2019;201:10</w:t>
              </w:r>
              <w:proofErr w:type="gramEnd"/>
              <w:r w:rsidR="00B07448" w:rsidRPr="005A2232">
                <w:rPr>
                  <w:rFonts w:ascii="Times New Roman" w:hAnsi="Times New Roman" w:cs="Times New Roman"/>
                </w:rPr>
                <w:t xml:space="preserve">.1128/jb.00270-19. </w:t>
              </w:r>
              <w:r w:rsidR="00B07448" w:rsidRPr="00263C18">
                <w:rPr>
                  <w:rFonts w:ascii="Times New Roman" w:hAnsi="Times New Roman" w:cs="Times New Roman"/>
                </w:rPr>
                <w:t>https://doi.org/</w:t>
              </w:r>
              <w:r w:rsidR="00B07448" w:rsidRPr="005A2232">
                <w:rPr>
                  <w:rFonts w:ascii="Times New Roman" w:hAnsi="Times New Roman" w:cs="Times New Roman"/>
                </w:rPr>
                <w:t>10.1128/jb.00270-19.</w:t>
              </w:r>
            </w:p>
            <w:bookmarkEnd w:id="29"/>
            <w:p w14:paraId="2DEFEB3D" w14:textId="3C33ACA9" w:rsidR="00F61ED3" w:rsidRPr="00B07448" w:rsidRDefault="00F61ED3" w:rsidP="00D726EE">
              <w:pPr>
                <w:pStyle w:val="CitaviBibliographyEntry"/>
                <w:rPr>
                  <w:rFonts w:ascii="Times New Roman" w:hAnsi="Times New Roman" w:cs="Times New Roman"/>
                </w:rPr>
              </w:pPr>
              <w:r w:rsidRPr="00B07448">
                <w:rPr>
                  <w:rFonts w:ascii="Times New Roman" w:hAnsi="Times New Roman" w:cs="Times New Roman"/>
                </w:rPr>
                <w:fldChar w:fldCharType="end"/>
              </w:r>
              <w:r w:rsidR="00F962CF" w:rsidRPr="00B07448">
                <w:rPr>
                  <w:rFonts w:ascii="Times New Roman" w:hAnsi="Times New Roman" w:cs="Times New Roman"/>
                </w:rPr>
                <w:t xml:space="preserve"> </w:t>
              </w:r>
              <w:sdt>
                <w:sdtPr>
                  <w:rPr>
                    <w:rFonts w:ascii="Times New Roman" w:hAnsi="Times New Roman" w:cs="Times New Roman"/>
                  </w:rPr>
                  <w:alias w:val=""/>
                  <w:tag w:val="CitaviBibliographyEntries"/>
                  <w:id w:val="894320975"/>
                  <w15:appearance w15:val="hidden"/>
                </w:sdtPr>
                <w:sdtEndPr/>
                <w:sdtContent>
                  <w:sdt>
                    <w:sdtPr>
                      <w:rPr>
                        <w:rFonts w:ascii="Times New Roman" w:hAnsi="Times New Roman" w:cs="Times New Roman"/>
                      </w:rPr>
                      <w:alias w:val=""/>
                      <w:tag w:val="BibliographyEntry99"/>
                      <w:id w:val="-1101342257"/>
                      <w:showingPlcHdr/>
                      <w15:appearance w15:val="hidden"/>
                    </w:sdtPr>
                    <w:sdtEndPr/>
                    <w:sdtContent>
                      <w:r w:rsidR="001447CB" w:rsidRPr="00B07448">
                        <w:rPr>
                          <w:rFonts w:ascii="Times New Roman" w:hAnsi="Times New Roman" w:cs="Times New Roman"/>
                        </w:rPr>
                        <w:t xml:space="preserve">     </w:t>
                      </w:r>
                    </w:sdtContent>
                  </w:sdt>
                </w:sdtContent>
              </w:sdt>
            </w:p>
            <w:p w14:paraId="59E5C71B" w14:textId="1310F13D" w:rsidR="00840592" w:rsidRPr="00215705" w:rsidRDefault="00C1224E" w:rsidP="00B74F9C">
              <w:pPr>
                <w:pStyle w:val="CitaviBibliographyEntry"/>
                <w:spacing w:line="360" w:lineRule="auto"/>
                <w:rPr>
                  <w:rFonts w:ascii="Times New Roman" w:hAnsi="Times New Roman" w:cs="Times New Roman"/>
                  <w:color w:val="000000" w:themeColor="text1"/>
                </w:rPr>
              </w:pPr>
            </w:p>
          </w:sdtContent>
        </w:sdt>
      </w:sdtContent>
    </w:sdt>
    <w:bookmarkEnd w:id="1"/>
    <w:p w14:paraId="344CB146" w14:textId="037EBB72" w:rsidR="001F4012" w:rsidRPr="00F5635F" w:rsidRDefault="001F4012" w:rsidP="00C1383C">
      <w:pPr>
        <w:pStyle w:val="CitaviBibliographyEntry"/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sectPr w:rsidR="001F4012" w:rsidRPr="00F5635F" w:rsidSect="00586E24">
      <w:pgSz w:w="11906" w:h="16838"/>
      <w:pgMar w:top="1417" w:right="1417" w:bottom="1134" w:left="1417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A480FBE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C3A89AF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6A84E30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472CC18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6C265342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BAE5FD6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8A497F4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5B632D2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DE337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D9C2E0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1D0449"/>
    <w:multiLevelType w:val="multilevel"/>
    <w:tmpl w:val="23606E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83D3836"/>
    <w:multiLevelType w:val="hybridMultilevel"/>
    <w:tmpl w:val="46B62B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92A6988"/>
    <w:multiLevelType w:val="hybridMultilevel"/>
    <w:tmpl w:val="364A2992"/>
    <w:lvl w:ilvl="0" w:tplc="E408BB76">
      <w:start w:val="9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E86069"/>
    <w:multiLevelType w:val="hybridMultilevel"/>
    <w:tmpl w:val="9C82B7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2C7436D"/>
    <w:multiLevelType w:val="hybridMultilevel"/>
    <w:tmpl w:val="A44C9482"/>
    <w:lvl w:ilvl="0" w:tplc="245C5F7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45771DD9"/>
    <w:multiLevelType w:val="hybridMultilevel"/>
    <w:tmpl w:val="25BAD08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9B5608D"/>
    <w:multiLevelType w:val="hybridMultilevel"/>
    <w:tmpl w:val="83A26C8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C2A2358"/>
    <w:multiLevelType w:val="multilevel"/>
    <w:tmpl w:val="5A70E4B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4D3B240F"/>
    <w:multiLevelType w:val="multilevel"/>
    <w:tmpl w:val="8BAA59EA"/>
    <w:lvl w:ilvl="0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519160DE"/>
    <w:multiLevelType w:val="multilevel"/>
    <w:tmpl w:val="5A70E4B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0" w15:restartNumberingAfterBreak="0">
    <w:nsid w:val="61442C72"/>
    <w:multiLevelType w:val="multilevel"/>
    <w:tmpl w:val="BE30B3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7BAC5A14"/>
    <w:multiLevelType w:val="multilevel"/>
    <w:tmpl w:val="033670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8"/>
  </w:num>
  <w:num w:numId="2">
    <w:abstractNumId w:val="15"/>
  </w:num>
  <w:num w:numId="3">
    <w:abstractNumId w:val="16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4"/>
  </w:num>
  <w:num w:numId="9">
    <w:abstractNumId w:val="5"/>
  </w:num>
  <w:num w:numId="10">
    <w:abstractNumId w:val="6"/>
  </w:num>
  <w:num w:numId="11">
    <w:abstractNumId w:val="7"/>
  </w:num>
  <w:num w:numId="12">
    <w:abstractNumId w:val="8"/>
  </w:num>
  <w:num w:numId="13">
    <w:abstractNumId w:val="9"/>
  </w:num>
  <w:num w:numId="14">
    <w:abstractNumId w:val="17"/>
  </w:num>
  <w:num w:numId="15">
    <w:abstractNumId w:val="21"/>
  </w:num>
  <w:num w:numId="16">
    <w:abstractNumId w:val="20"/>
  </w:num>
  <w:num w:numId="17">
    <w:abstractNumId w:val="13"/>
  </w:num>
  <w:num w:numId="18">
    <w:abstractNumId w:val="19"/>
  </w:num>
  <w:num w:numId="19">
    <w:abstractNumId w:val="11"/>
  </w:num>
  <w:num w:numId="20">
    <w:abstractNumId w:val="12"/>
  </w:num>
  <w:num w:numId="21">
    <w:abstractNumId w:val="14"/>
  </w:num>
  <w:num w:numId="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8"/>
  <w:bordersDoNotSurroundHeader/>
  <w:bordersDoNotSurroundFooter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25zrfw4rr5z8efseqxprs990vddtzxa9p9&quot;&gt;My EndNote Library&lt;record-ids&gt;&lt;item&gt;29&lt;/item&gt;&lt;item&gt;118&lt;/item&gt;&lt;/record-ids&gt;&lt;/item&gt;&lt;/Libraries&gt;"/>
  </w:docVars>
  <w:rsids>
    <w:rsidRoot w:val="00404BFD"/>
    <w:rsid w:val="0000017F"/>
    <w:rsid w:val="00000C32"/>
    <w:rsid w:val="000019AA"/>
    <w:rsid w:val="00002A62"/>
    <w:rsid w:val="00003E12"/>
    <w:rsid w:val="000049AE"/>
    <w:rsid w:val="000063B8"/>
    <w:rsid w:val="00007BAB"/>
    <w:rsid w:val="00010112"/>
    <w:rsid w:val="00010A8D"/>
    <w:rsid w:val="00015302"/>
    <w:rsid w:val="000158F1"/>
    <w:rsid w:val="000207A2"/>
    <w:rsid w:val="00021552"/>
    <w:rsid w:val="00023F69"/>
    <w:rsid w:val="00025E99"/>
    <w:rsid w:val="00033068"/>
    <w:rsid w:val="00033638"/>
    <w:rsid w:val="00034865"/>
    <w:rsid w:val="0003632D"/>
    <w:rsid w:val="00036758"/>
    <w:rsid w:val="0004018A"/>
    <w:rsid w:val="00041A57"/>
    <w:rsid w:val="00043703"/>
    <w:rsid w:val="000447FC"/>
    <w:rsid w:val="00045C7F"/>
    <w:rsid w:val="00047B80"/>
    <w:rsid w:val="00050B7A"/>
    <w:rsid w:val="0005363D"/>
    <w:rsid w:val="000548EA"/>
    <w:rsid w:val="00060DD6"/>
    <w:rsid w:val="00061554"/>
    <w:rsid w:val="000622C8"/>
    <w:rsid w:val="00065CDB"/>
    <w:rsid w:val="00065EE9"/>
    <w:rsid w:val="00065FC5"/>
    <w:rsid w:val="000703F0"/>
    <w:rsid w:val="00072FDE"/>
    <w:rsid w:val="00073A55"/>
    <w:rsid w:val="000770CC"/>
    <w:rsid w:val="00080AA1"/>
    <w:rsid w:val="000825E2"/>
    <w:rsid w:val="00083B29"/>
    <w:rsid w:val="000853CC"/>
    <w:rsid w:val="00091B66"/>
    <w:rsid w:val="000925FF"/>
    <w:rsid w:val="00095C8B"/>
    <w:rsid w:val="00097621"/>
    <w:rsid w:val="000A5777"/>
    <w:rsid w:val="000B023F"/>
    <w:rsid w:val="000B0285"/>
    <w:rsid w:val="000B157A"/>
    <w:rsid w:val="000B256A"/>
    <w:rsid w:val="000B3D64"/>
    <w:rsid w:val="000B441D"/>
    <w:rsid w:val="000B482F"/>
    <w:rsid w:val="000B4E02"/>
    <w:rsid w:val="000B5237"/>
    <w:rsid w:val="000B55D5"/>
    <w:rsid w:val="000B5BED"/>
    <w:rsid w:val="000B6B20"/>
    <w:rsid w:val="000B71A4"/>
    <w:rsid w:val="000B7EB3"/>
    <w:rsid w:val="000C0C94"/>
    <w:rsid w:val="000C212C"/>
    <w:rsid w:val="000C4719"/>
    <w:rsid w:val="000C79E0"/>
    <w:rsid w:val="000C7DD5"/>
    <w:rsid w:val="000D24E9"/>
    <w:rsid w:val="000D6117"/>
    <w:rsid w:val="000D7B2E"/>
    <w:rsid w:val="000E0774"/>
    <w:rsid w:val="000E08AE"/>
    <w:rsid w:val="000E2654"/>
    <w:rsid w:val="000E473B"/>
    <w:rsid w:val="000E4C19"/>
    <w:rsid w:val="000E53E9"/>
    <w:rsid w:val="000F0588"/>
    <w:rsid w:val="000F2098"/>
    <w:rsid w:val="000F5B78"/>
    <w:rsid w:val="00100D07"/>
    <w:rsid w:val="00100D26"/>
    <w:rsid w:val="001048F1"/>
    <w:rsid w:val="00104B73"/>
    <w:rsid w:val="00105263"/>
    <w:rsid w:val="00106733"/>
    <w:rsid w:val="001067A6"/>
    <w:rsid w:val="00107837"/>
    <w:rsid w:val="00114D04"/>
    <w:rsid w:val="00115D01"/>
    <w:rsid w:val="001165B8"/>
    <w:rsid w:val="0011695D"/>
    <w:rsid w:val="00116B86"/>
    <w:rsid w:val="0011750B"/>
    <w:rsid w:val="00120495"/>
    <w:rsid w:val="00121BC4"/>
    <w:rsid w:val="00121CC2"/>
    <w:rsid w:val="00121FD1"/>
    <w:rsid w:val="00123208"/>
    <w:rsid w:val="00123474"/>
    <w:rsid w:val="00126FE7"/>
    <w:rsid w:val="00130A94"/>
    <w:rsid w:val="0013308E"/>
    <w:rsid w:val="001354BA"/>
    <w:rsid w:val="00137140"/>
    <w:rsid w:val="0013782F"/>
    <w:rsid w:val="00140E58"/>
    <w:rsid w:val="001418F0"/>
    <w:rsid w:val="00142EC3"/>
    <w:rsid w:val="001430CF"/>
    <w:rsid w:val="001439D6"/>
    <w:rsid w:val="001447CB"/>
    <w:rsid w:val="00144DD4"/>
    <w:rsid w:val="00144F6C"/>
    <w:rsid w:val="0014555C"/>
    <w:rsid w:val="0014668F"/>
    <w:rsid w:val="001474FC"/>
    <w:rsid w:val="00147BA6"/>
    <w:rsid w:val="00147BF7"/>
    <w:rsid w:val="00147D0F"/>
    <w:rsid w:val="001507F1"/>
    <w:rsid w:val="00150B7F"/>
    <w:rsid w:val="00151F99"/>
    <w:rsid w:val="00152283"/>
    <w:rsid w:val="00152C38"/>
    <w:rsid w:val="00154AC1"/>
    <w:rsid w:val="00154CA5"/>
    <w:rsid w:val="00155085"/>
    <w:rsid w:val="0015552B"/>
    <w:rsid w:val="00156203"/>
    <w:rsid w:val="00160A49"/>
    <w:rsid w:val="0016349A"/>
    <w:rsid w:val="001705B9"/>
    <w:rsid w:val="00172306"/>
    <w:rsid w:val="0017325D"/>
    <w:rsid w:val="0017593E"/>
    <w:rsid w:val="001800D9"/>
    <w:rsid w:val="00181FD7"/>
    <w:rsid w:val="00185FA3"/>
    <w:rsid w:val="00185FE3"/>
    <w:rsid w:val="001867FD"/>
    <w:rsid w:val="001931AB"/>
    <w:rsid w:val="00194843"/>
    <w:rsid w:val="00195CED"/>
    <w:rsid w:val="001965B3"/>
    <w:rsid w:val="00196AFB"/>
    <w:rsid w:val="001A2B00"/>
    <w:rsid w:val="001A384D"/>
    <w:rsid w:val="001A3B73"/>
    <w:rsid w:val="001A40CF"/>
    <w:rsid w:val="001A4701"/>
    <w:rsid w:val="001A4BB0"/>
    <w:rsid w:val="001A65ED"/>
    <w:rsid w:val="001B24CA"/>
    <w:rsid w:val="001B4637"/>
    <w:rsid w:val="001C02AF"/>
    <w:rsid w:val="001C0BEE"/>
    <w:rsid w:val="001C11AD"/>
    <w:rsid w:val="001C15F3"/>
    <w:rsid w:val="001C1D84"/>
    <w:rsid w:val="001C4259"/>
    <w:rsid w:val="001D2C3F"/>
    <w:rsid w:val="001D324A"/>
    <w:rsid w:val="001D3523"/>
    <w:rsid w:val="001D3775"/>
    <w:rsid w:val="001D4874"/>
    <w:rsid w:val="001D6CC8"/>
    <w:rsid w:val="001D7170"/>
    <w:rsid w:val="001E0501"/>
    <w:rsid w:val="001E0873"/>
    <w:rsid w:val="001E08D0"/>
    <w:rsid w:val="001E1970"/>
    <w:rsid w:val="001E5263"/>
    <w:rsid w:val="001E7210"/>
    <w:rsid w:val="001F065C"/>
    <w:rsid w:val="001F10CD"/>
    <w:rsid w:val="001F2E07"/>
    <w:rsid w:val="001F4012"/>
    <w:rsid w:val="001F56DA"/>
    <w:rsid w:val="001F5A8E"/>
    <w:rsid w:val="001F6CBB"/>
    <w:rsid w:val="001F6F84"/>
    <w:rsid w:val="00200DDE"/>
    <w:rsid w:val="00200F46"/>
    <w:rsid w:val="00201BBA"/>
    <w:rsid w:val="002035E5"/>
    <w:rsid w:val="00203BF4"/>
    <w:rsid w:val="0020618B"/>
    <w:rsid w:val="00206D58"/>
    <w:rsid w:val="00210A90"/>
    <w:rsid w:val="0021119D"/>
    <w:rsid w:val="00211CCF"/>
    <w:rsid w:val="002153F9"/>
    <w:rsid w:val="00215705"/>
    <w:rsid w:val="00216223"/>
    <w:rsid w:val="002162CD"/>
    <w:rsid w:val="0021781D"/>
    <w:rsid w:val="00217874"/>
    <w:rsid w:val="002235AC"/>
    <w:rsid w:val="0022685B"/>
    <w:rsid w:val="00230F67"/>
    <w:rsid w:val="002311D5"/>
    <w:rsid w:val="00231BD3"/>
    <w:rsid w:val="00232340"/>
    <w:rsid w:val="00234C17"/>
    <w:rsid w:val="00234F03"/>
    <w:rsid w:val="00235222"/>
    <w:rsid w:val="00236429"/>
    <w:rsid w:val="00237B66"/>
    <w:rsid w:val="00241EC4"/>
    <w:rsid w:val="002427C8"/>
    <w:rsid w:val="00242D4C"/>
    <w:rsid w:val="00243335"/>
    <w:rsid w:val="00247335"/>
    <w:rsid w:val="00251559"/>
    <w:rsid w:val="00251D1D"/>
    <w:rsid w:val="00253F6B"/>
    <w:rsid w:val="0026084A"/>
    <w:rsid w:val="002616AB"/>
    <w:rsid w:val="00261F8E"/>
    <w:rsid w:val="00262FF9"/>
    <w:rsid w:val="002637D3"/>
    <w:rsid w:val="00263C3C"/>
    <w:rsid w:val="00264004"/>
    <w:rsid w:val="00264543"/>
    <w:rsid w:val="00267786"/>
    <w:rsid w:val="00273E7E"/>
    <w:rsid w:val="002750F6"/>
    <w:rsid w:val="00276EDD"/>
    <w:rsid w:val="00277433"/>
    <w:rsid w:val="00284BF4"/>
    <w:rsid w:val="002861C4"/>
    <w:rsid w:val="00286E0F"/>
    <w:rsid w:val="002912DD"/>
    <w:rsid w:val="00291EC8"/>
    <w:rsid w:val="002938CD"/>
    <w:rsid w:val="00293EE8"/>
    <w:rsid w:val="00294F89"/>
    <w:rsid w:val="002A2374"/>
    <w:rsid w:val="002A25EB"/>
    <w:rsid w:val="002A4657"/>
    <w:rsid w:val="002A74A7"/>
    <w:rsid w:val="002B0D19"/>
    <w:rsid w:val="002B4275"/>
    <w:rsid w:val="002B4763"/>
    <w:rsid w:val="002B5791"/>
    <w:rsid w:val="002C0FD8"/>
    <w:rsid w:val="002C1499"/>
    <w:rsid w:val="002C150A"/>
    <w:rsid w:val="002C6852"/>
    <w:rsid w:val="002C7088"/>
    <w:rsid w:val="002D009A"/>
    <w:rsid w:val="002D05CC"/>
    <w:rsid w:val="002D07AA"/>
    <w:rsid w:val="002D0F2A"/>
    <w:rsid w:val="002D3284"/>
    <w:rsid w:val="002D63CB"/>
    <w:rsid w:val="002D73CC"/>
    <w:rsid w:val="002D7E88"/>
    <w:rsid w:val="002E1412"/>
    <w:rsid w:val="002E1D70"/>
    <w:rsid w:val="002E2325"/>
    <w:rsid w:val="002E3B06"/>
    <w:rsid w:val="002E4470"/>
    <w:rsid w:val="002E5726"/>
    <w:rsid w:val="002E7118"/>
    <w:rsid w:val="002E73EF"/>
    <w:rsid w:val="002F10D4"/>
    <w:rsid w:val="002F1E84"/>
    <w:rsid w:val="002F24BE"/>
    <w:rsid w:val="002F27AB"/>
    <w:rsid w:val="002F3939"/>
    <w:rsid w:val="002F48A6"/>
    <w:rsid w:val="002F499F"/>
    <w:rsid w:val="002F5619"/>
    <w:rsid w:val="002F7586"/>
    <w:rsid w:val="002F770A"/>
    <w:rsid w:val="00300751"/>
    <w:rsid w:val="00300BE0"/>
    <w:rsid w:val="00300E6A"/>
    <w:rsid w:val="00301971"/>
    <w:rsid w:val="00301AAD"/>
    <w:rsid w:val="00303F45"/>
    <w:rsid w:val="00306581"/>
    <w:rsid w:val="00310770"/>
    <w:rsid w:val="00310D75"/>
    <w:rsid w:val="0031440A"/>
    <w:rsid w:val="00315763"/>
    <w:rsid w:val="00315AAD"/>
    <w:rsid w:val="00317028"/>
    <w:rsid w:val="00317C5B"/>
    <w:rsid w:val="0032051F"/>
    <w:rsid w:val="003206B4"/>
    <w:rsid w:val="00325A35"/>
    <w:rsid w:val="00326E39"/>
    <w:rsid w:val="00327884"/>
    <w:rsid w:val="00331897"/>
    <w:rsid w:val="003324DC"/>
    <w:rsid w:val="003336E6"/>
    <w:rsid w:val="003343C3"/>
    <w:rsid w:val="00341360"/>
    <w:rsid w:val="00344ABF"/>
    <w:rsid w:val="003453CD"/>
    <w:rsid w:val="00345AF4"/>
    <w:rsid w:val="003463AD"/>
    <w:rsid w:val="00347281"/>
    <w:rsid w:val="0035097E"/>
    <w:rsid w:val="00350D02"/>
    <w:rsid w:val="00350EE1"/>
    <w:rsid w:val="003527DC"/>
    <w:rsid w:val="00353A58"/>
    <w:rsid w:val="00356E79"/>
    <w:rsid w:val="0036021A"/>
    <w:rsid w:val="00360E5C"/>
    <w:rsid w:val="00361D3F"/>
    <w:rsid w:val="00362E22"/>
    <w:rsid w:val="00363C34"/>
    <w:rsid w:val="0036419A"/>
    <w:rsid w:val="00370779"/>
    <w:rsid w:val="003708FA"/>
    <w:rsid w:val="003718F2"/>
    <w:rsid w:val="00371AFF"/>
    <w:rsid w:val="00372439"/>
    <w:rsid w:val="0037314F"/>
    <w:rsid w:val="00373F3F"/>
    <w:rsid w:val="00374521"/>
    <w:rsid w:val="003751D9"/>
    <w:rsid w:val="00376E55"/>
    <w:rsid w:val="00384F7D"/>
    <w:rsid w:val="003907C6"/>
    <w:rsid w:val="00392765"/>
    <w:rsid w:val="00392838"/>
    <w:rsid w:val="00394329"/>
    <w:rsid w:val="0039758D"/>
    <w:rsid w:val="003A10EA"/>
    <w:rsid w:val="003A1EA5"/>
    <w:rsid w:val="003A3817"/>
    <w:rsid w:val="003A4230"/>
    <w:rsid w:val="003A4D76"/>
    <w:rsid w:val="003A526F"/>
    <w:rsid w:val="003A6D5D"/>
    <w:rsid w:val="003A75FC"/>
    <w:rsid w:val="003B2979"/>
    <w:rsid w:val="003B333D"/>
    <w:rsid w:val="003B3D86"/>
    <w:rsid w:val="003B403D"/>
    <w:rsid w:val="003B5536"/>
    <w:rsid w:val="003B5F17"/>
    <w:rsid w:val="003B768E"/>
    <w:rsid w:val="003C2F74"/>
    <w:rsid w:val="003C3CC6"/>
    <w:rsid w:val="003C3D4A"/>
    <w:rsid w:val="003D2D8D"/>
    <w:rsid w:val="003D650A"/>
    <w:rsid w:val="003E0BE0"/>
    <w:rsid w:val="003E5B6E"/>
    <w:rsid w:val="003E6544"/>
    <w:rsid w:val="003E73A2"/>
    <w:rsid w:val="003E7A27"/>
    <w:rsid w:val="003F087C"/>
    <w:rsid w:val="003F221F"/>
    <w:rsid w:val="003F2EB2"/>
    <w:rsid w:val="003F2F6D"/>
    <w:rsid w:val="003F481F"/>
    <w:rsid w:val="003F5D82"/>
    <w:rsid w:val="003F6CE5"/>
    <w:rsid w:val="004015CD"/>
    <w:rsid w:val="00401F74"/>
    <w:rsid w:val="00402716"/>
    <w:rsid w:val="004040D7"/>
    <w:rsid w:val="0040474A"/>
    <w:rsid w:val="00404BFD"/>
    <w:rsid w:val="00406B1D"/>
    <w:rsid w:val="00406EEC"/>
    <w:rsid w:val="0040713A"/>
    <w:rsid w:val="004110C1"/>
    <w:rsid w:val="00412529"/>
    <w:rsid w:val="004130CE"/>
    <w:rsid w:val="004130D1"/>
    <w:rsid w:val="00413F1D"/>
    <w:rsid w:val="00414BC0"/>
    <w:rsid w:val="00414FA7"/>
    <w:rsid w:val="00417147"/>
    <w:rsid w:val="004216EF"/>
    <w:rsid w:val="00424FC6"/>
    <w:rsid w:val="00425420"/>
    <w:rsid w:val="00426078"/>
    <w:rsid w:val="00426685"/>
    <w:rsid w:val="00427F8F"/>
    <w:rsid w:val="00430F34"/>
    <w:rsid w:val="00431020"/>
    <w:rsid w:val="004313CD"/>
    <w:rsid w:val="00431D09"/>
    <w:rsid w:val="0043380B"/>
    <w:rsid w:val="00436055"/>
    <w:rsid w:val="00437C61"/>
    <w:rsid w:val="0044243A"/>
    <w:rsid w:val="004426F8"/>
    <w:rsid w:val="004427F3"/>
    <w:rsid w:val="004438AD"/>
    <w:rsid w:val="00443FE5"/>
    <w:rsid w:val="00445344"/>
    <w:rsid w:val="00445E3C"/>
    <w:rsid w:val="00446B7C"/>
    <w:rsid w:val="00447350"/>
    <w:rsid w:val="00454334"/>
    <w:rsid w:val="00454566"/>
    <w:rsid w:val="00454A0C"/>
    <w:rsid w:val="00455244"/>
    <w:rsid w:val="00455B1C"/>
    <w:rsid w:val="00460166"/>
    <w:rsid w:val="0046113E"/>
    <w:rsid w:val="00462302"/>
    <w:rsid w:val="00463966"/>
    <w:rsid w:val="00463A39"/>
    <w:rsid w:val="004643DA"/>
    <w:rsid w:val="004648EF"/>
    <w:rsid w:val="00465BC0"/>
    <w:rsid w:val="00465D36"/>
    <w:rsid w:val="00466318"/>
    <w:rsid w:val="00472AAA"/>
    <w:rsid w:val="00474222"/>
    <w:rsid w:val="004759D1"/>
    <w:rsid w:val="004765CB"/>
    <w:rsid w:val="00480A77"/>
    <w:rsid w:val="004828DB"/>
    <w:rsid w:val="004843FB"/>
    <w:rsid w:val="00484843"/>
    <w:rsid w:val="00484BA2"/>
    <w:rsid w:val="00484ECA"/>
    <w:rsid w:val="00484EF7"/>
    <w:rsid w:val="00484FE7"/>
    <w:rsid w:val="00487B03"/>
    <w:rsid w:val="0049031E"/>
    <w:rsid w:val="0049083B"/>
    <w:rsid w:val="00490DAB"/>
    <w:rsid w:val="00492EA9"/>
    <w:rsid w:val="004935D1"/>
    <w:rsid w:val="0049418E"/>
    <w:rsid w:val="00495E4A"/>
    <w:rsid w:val="00496190"/>
    <w:rsid w:val="00497E33"/>
    <w:rsid w:val="004A1C61"/>
    <w:rsid w:val="004A3378"/>
    <w:rsid w:val="004A4FD0"/>
    <w:rsid w:val="004A546E"/>
    <w:rsid w:val="004A6701"/>
    <w:rsid w:val="004A6990"/>
    <w:rsid w:val="004A6A34"/>
    <w:rsid w:val="004B0289"/>
    <w:rsid w:val="004B0711"/>
    <w:rsid w:val="004B20EE"/>
    <w:rsid w:val="004B3056"/>
    <w:rsid w:val="004B345A"/>
    <w:rsid w:val="004B55C4"/>
    <w:rsid w:val="004C04BC"/>
    <w:rsid w:val="004C0EFC"/>
    <w:rsid w:val="004C0EFF"/>
    <w:rsid w:val="004C2719"/>
    <w:rsid w:val="004C2B3A"/>
    <w:rsid w:val="004C2E69"/>
    <w:rsid w:val="004C2FED"/>
    <w:rsid w:val="004C4949"/>
    <w:rsid w:val="004C55C9"/>
    <w:rsid w:val="004C6504"/>
    <w:rsid w:val="004D335A"/>
    <w:rsid w:val="004D41BB"/>
    <w:rsid w:val="004E1F0D"/>
    <w:rsid w:val="004E2199"/>
    <w:rsid w:val="004E47EC"/>
    <w:rsid w:val="004E4949"/>
    <w:rsid w:val="004E6B4B"/>
    <w:rsid w:val="004E7F49"/>
    <w:rsid w:val="004F0A4A"/>
    <w:rsid w:val="004F2366"/>
    <w:rsid w:val="004F3B0D"/>
    <w:rsid w:val="004F6422"/>
    <w:rsid w:val="00504504"/>
    <w:rsid w:val="005059E8"/>
    <w:rsid w:val="00512B96"/>
    <w:rsid w:val="00512F12"/>
    <w:rsid w:val="0051306F"/>
    <w:rsid w:val="00513573"/>
    <w:rsid w:val="005140CB"/>
    <w:rsid w:val="00514379"/>
    <w:rsid w:val="005163BE"/>
    <w:rsid w:val="00517C68"/>
    <w:rsid w:val="0052030B"/>
    <w:rsid w:val="00532955"/>
    <w:rsid w:val="00532D00"/>
    <w:rsid w:val="005344E0"/>
    <w:rsid w:val="005350AD"/>
    <w:rsid w:val="00535891"/>
    <w:rsid w:val="00535DCE"/>
    <w:rsid w:val="00537775"/>
    <w:rsid w:val="00541896"/>
    <w:rsid w:val="00543493"/>
    <w:rsid w:val="00544778"/>
    <w:rsid w:val="00547532"/>
    <w:rsid w:val="00547C16"/>
    <w:rsid w:val="00550041"/>
    <w:rsid w:val="0055187F"/>
    <w:rsid w:val="005528DD"/>
    <w:rsid w:val="005538FF"/>
    <w:rsid w:val="00554477"/>
    <w:rsid w:val="00557A68"/>
    <w:rsid w:val="005626C3"/>
    <w:rsid w:val="00563C1A"/>
    <w:rsid w:val="00563C61"/>
    <w:rsid w:val="005645BA"/>
    <w:rsid w:val="00570C8E"/>
    <w:rsid w:val="00572C2C"/>
    <w:rsid w:val="00573383"/>
    <w:rsid w:val="00576F86"/>
    <w:rsid w:val="005772C0"/>
    <w:rsid w:val="00582E8A"/>
    <w:rsid w:val="00583268"/>
    <w:rsid w:val="005834A7"/>
    <w:rsid w:val="00584ECC"/>
    <w:rsid w:val="00585397"/>
    <w:rsid w:val="00586026"/>
    <w:rsid w:val="00586B67"/>
    <w:rsid w:val="00586E24"/>
    <w:rsid w:val="00591174"/>
    <w:rsid w:val="00591C17"/>
    <w:rsid w:val="005924D8"/>
    <w:rsid w:val="00592B61"/>
    <w:rsid w:val="00592BD8"/>
    <w:rsid w:val="00593184"/>
    <w:rsid w:val="00593690"/>
    <w:rsid w:val="00596ACA"/>
    <w:rsid w:val="0059788E"/>
    <w:rsid w:val="005A23C5"/>
    <w:rsid w:val="005A2648"/>
    <w:rsid w:val="005A64EB"/>
    <w:rsid w:val="005A6E36"/>
    <w:rsid w:val="005B180E"/>
    <w:rsid w:val="005B484F"/>
    <w:rsid w:val="005B6166"/>
    <w:rsid w:val="005B665E"/>
    <w:rsid w:val="005B7FB4"/>
    <w:rsid w:val="005C0110"/>
    <w:rsid w:val="005C068D"/>
    <w:rsid w:val="005C0984"/>
    <w:rsid w:val="005C0FBC"/>
    <w:rsid w:val="005C373E"/>
    <w:rsid w:val="005C6489"/>
    <w:rsid w:val="005C6775"/>
    <w:rsid w:val="005C7B3E"/>
    <w:rsid w:val="005D50D1"/>
    <w:rsid w:val="005D57D1"/>
    <w:rsid w:val="005D5E1E"/>
    <w:rsid w:val="005D648A"/>
    <w:rsid w:val="005D653D"/>
    <w:rsid w:val="005D7A24"/>
    <w:rsid w:val="005E0BC0"/>
    <w:rsid w:val="005E15E7"/>
    <w:rsid w:val="005E49B3"/>
    <w:rsid w:val="005F0137"/>
    <w:rsid w:val="005F23F2"/>
    <w:rsid w:val="005F5497"/>
    <w:rsid w:val="005F5EAD"/>
    <w:rsid w:val="005F6344"/>
    <w:rsid w:val="0060076B"/>
    <w:rsid w:val="00604283"/>
    <w:rsid w:val="00604FBA"/>
    <w:rsid w:val="0060600B"/>
    <w:rsid w:val="00606660"/>
    <w:rsid w:val="00606F4D"/>
    <w:rsid w:val="006070A4"/>
    <w:rsid w:val="0061026E"/>
    <w:rsid w:val="00611F10"/>
    <w:rsid w:val="00612393"/>
    <w:rsid w:val="00612614"/>
    <w:rsid w:val="006138E9"/>
    <w:rsid w:val="0061448A"/>
    <w:rsid w:val="00615E50"/>
    <w:rsid w:val="00616361"/>
    <w:rsid w:val="00616C68"/>
    <w:rsid w:val="006209A8"/>
    <w:rsid w:val="00621351"/>
    <w:rsid w:val="006218E5"/>
    <w:rsid w:val="00621FBC"/>
    <w:rsid w:val="006225E8"/>
    <w:rsid w:val="0062491D"/>
    <w:rsid w:val="00631250"/>
    <w:rsid w:val="00632E40"/>
    <w:rsid w:val="006352AD"/>
    <w:rsid w:val="006352F6"/>
    <w:rsid w:val="00636657"/>
    <w:rsid w:val="006405B9"/>
    <w:rsid w:val="00640626"/>
    <w:rsid w:val="00640633"/>
    <w:rsid w:val="00640EA1"/>
    <w:rsid w:val="006418FF"/>
    <w:rsid w:val="00642DB6"/>
    <w:rsid w:val="00644BBD"/>
    <w:rsid w:val="00653756"/>
    <w:rsid w:val="00653A56"/>
    <w:rsid w:val="00654E99"/>
    <w:rsid w:val="00655372"/>
    <w:rsid w:val="00655C13"/>
    <w:rsid w:val="00657003"/>
    <w:rsid w:val="006573CA"/>
    <w:rsid w:val="00657BFB"/>
    <w:rsid w:val="00660B0C"/>
    <w:rsid w:val="00661238"/>
    <w:rsid w:val="00663A74"/>
    <w:rsid w:val="00663C9F"/>
    <w:rsid w:val="006643E1"/>
    <w:rsid w:val="00664496"/>
    <w:rsid w:val="0066496F"/>
    <w:rsid w:val="00666612"/>
    <w:rsid w:val="00667F08"/>
    <w:rsid w:val="00670515"/>
    <w:rsid w:val="006706B0"/>
    <w:rsid w:val="00673271"/>
    <w:rsid w:val="006745A7"/>
    <w:rsid w:val="006754EC"/>
    <w:rsid w:val="0067554F"/>
    <w:rsid w:val="006760B1"/>
    <w:rsid w:val="006806C4"/>
    <w:rsid w:val="00681430"/>
    <w:rsid w:val="0068291E"/>
    <w:rsid w:val="00684044"/>
    <w:rsid w:val="00684A4C"/>
    <w:rsid w:val="0068612A"/>
    <w:rsid w:val="00686B16"/>
    <w:rsid w:val="0069173C"/>
    <w:rsid w:val="00691EB4"/>
    <w:rsid w:val="00694898"/>
    <w:rsid w:val="0069562B"/>
    <w:rsid w:val="00695CF4"/>
    <w:rsid w:val="00696D75"/>
    <w:rsid w:val="006974AB"/>
    <w:rsid w:val="006A4C8B"/>
    <w:rsid w:val="006A6442"/>
    <w:rsid w:val="006A6EB7"/>
    <w:rsid w:val="006B07B9"/>
    <w:rsid w:val="006B1D4E"/>
    <w:rsid w:val="006B48FA"/>
    <w:rsid w:val="006B62CE"/>
    <w:rsid w:val="006C05C9"/>
    <w:rsid w:val="006C21BA"/>
    <w:rsid w:val="006C2D0B"/>
    <w:rsid w:val="006C436C"/>
    <w:rsid w:val="006C74DF"/>
    <w:rsid w:val="006C7AC4"/>
    <w:rsid w:val="006D0834"/>
    <w:rsid w:val="006D1F63"/>
    <w:rsid w:val="006D28AE"/>
    <w:rsid w:val="006D2918"/>
    <w:rsid w:val="006D3199"/>
    <w:rsid w:val="006D34C6"/>
    <w:rsid w:val="006D39FA"/>
    <w:rsid w:val="006D4E78"/>
    <w:rsid w:val="006D6C41"/>
    <w:rsid w:val="006D79A3"/>
    <w:rsid w:val="006E1638"/>
    <w:rsid w:val="006E3F84"/>
    <w:rsid w:val="006E4833"/>
    <w:rsid w:val="006E5723"/>
    <w:rsid w:val="006E71C3"/>
    <w:rsid w:val="006E78C3"/>
    <w:rsid w:val="006F14DE"/>
    <w:rsid w:val="006F3171"/>
    <w:rsid w:val="006F5CA9"/>
    <w:rsid w:val="006F5E8A"/>
    <w:rsid w:val="00700A7E"/>
    <w:rsid w:val="007100ED"/>
    <w:rsid w:val="00710C5E"/>
    <w:rsid w:val="00711598"/>
    <w:rsid w:val="00712DA5"/>
    <w:rsid w:val="00714266"/>
    <w:rsid w:val="0071554C"/>
    <w:rsid w:val="00717DAA"/>
    <w:rsid w:val="00720AC0"/>
    <w:rsid w:val="00721A54"/>
    <w:rsid w:val="00724840"/>
    <w:rsid w:val="00725DCA"/>
    <w:rsid w:val="00726C4B"/>
    <w:rsid w:val="00726DD5"/>
    <w:rsid w:val="00727A45"/>
    <w:rsid w:val="00730645"/>
    <w:rsid w:val="00730752"/>
    <w:rsid w:val="00730982"/>
    <w:rsid w:val="00730CAC"/>
    <w:rsid w:val="00731B25"/>
    <w:rsid w:val="00732109"/>
    <w:rsid w:val="007321B0"/>
    <w:rsid w:val="00732C57"/>
    <w:rsid w:val="00733E55"/>
    <w:rsid w:val="007367BE"/>
    <w:rsid w:val="007375C6"/>
    <w:rsid w:val="00737724"/>
    <w:rsid w:val="00742F45"/>
    <w:rsid w:val="0074336F"/>
    <w:rsid w:val="0074416F"/>
    <w:rsid w:val="007449AC"/>
    <w:rsid w:val="00745956"/>
    <w:rsid w:val="00745C6F"/>
    <w:rsid w:val="00746D30"/>
    <w:rsid w:val="0074768D"/>
    <w:rsid w:val="00750601"/>
    <w:rsid w:val="00754329"/>
    <w:rsid w:val="00755D9D"/>
    <w:rsid w:val="00757536"/>
    <w:rsid w:val="00760535"/>
    <w:rsid w:val="00760F26"/>
    <w:rsid w:val="00761A1D"/>
    <w:rsid w:val="00762962"/>
    <w:rsid w:val="00762FB9"/>
    <w:rsid w:val="007644C9"/>
    <w:rsid w:val="0076535C"/>
    <w:rsid w:val="0077090D"/>
    <w:rsid w:val="00771A45"/>
    <w:rsid w:val="007722E0"/>
    <w:rsid w:val="00773728"/>
    <w:rsid w:val="00775C03"/>
    <w:rsid w:val="007760C5"/>
    <w:rsid w:val="00781590"/>
    <w:rsid w:val="00781683"/>
    <w:rsid w:val="00781810"/>
    <w:rsid w:val="007830FD"/>
    <w:rsid w:val="0078477F"/>
    <w:rsid w:val="00785955"/>
    <w:rsid w:val="00787378"/>
    <w:rsid w:val="00787B75"/>
    <w:rsid w:val="00791F42"/>
    <w:rsid w:val="0079319D"/>
    <w:rsid w:val="0079498D"/>
    <w:rsid w:val="00794ABD"/>
    <w:rsid w:val="007972A7"/>
    <w:rsid w:val="007A0B12"/>
    <w:rsid w:val="007A172D"/>
    <w:rsid w:val="007A35AF"/>
    <w:rsid w:val="007A55C8"/>
    <w:rsid w:val="007A564C"/>
    <w:rsid w:val="007A5BC8"/>
    <w:rsid w:val="007A64D2"/>
    <w:rsid w:val="007A72E3"/>
    <w:rsid w:val="007A7EAB"/>
    <w:rsid w:val="007B02D0"/>
    <w:rsid w:val="007B40D4"/>
    <w:rsid w:val="007B41CC"/>
    <w:rsid w:val="007B4497"/>
    <w:rsid w:val="007B6C63"/>
    <w:rsid w:val="007B76CB"/>
    <w:rsid w:val="007B77D3"/>
    <w:rsid w:val="007C26E1"/>
    <w:rsid w:val="007C2CE6"/>
    <w:rsid w:val="007C365F"/>
    <w:rsid w:val="007D24B8"/>
    <w:rsid w:val="007D2C1C"/>
    <w:rsid w:val="007D40F3"/>
    <w:rsid w:val="007D7406"/>
    <w:rsid w:val="007E0D5F"/>
    <w:rsid w:val="007E1AB7"/>
    <w:rsid w:val="007E2314"/>
    <w:rsid w:val="007E3DF0"/>
    <w:rsid w:val="007F0E84"/>
    <w:rsid w:val="007F213A"/>
    <w:rsid w:val="007F2D0D"/>
    <w:rsid w:val="007F3198"/>
    <w:rsid w:val="007F41B0"/>
    <w:rsid w:val="007F41CC"/>
    <w:rsid w:val="007F4CCF"/>
    <w:rsid w:val="007F5639"/>
    <w:rsid w:val="007F58D1"/>
    <w:rsid w:val="007F5B1A"/>
    <w:rsid w:val="007F5FE7"/>
    <w:rsid w:val="007F62CB"/>
    <w:rsid w:val="007F7029"/>
    <w:rsid w:val="007F748F"/>
    <w:rsid w:val="007F7B5D"/>
    <w:rsid w:val="00801766"/>
    <w:rsid w:val="00801AA4"/>
    <w:rsid w:val="008028A6"/>
    <w:rsid w:val="00802D1D"/>
    <w:rsid w:val="00802FDA"/>
    <w:rsid w:val="00803614"/>
    <w:rsid w:val="0080408E"/>
    <w:rsid w:val="0080574F"/>
    <w:rsid w:val="00810E81"/>
    <w:rsid w:val="008110BF"/>
    <w:rsid w:val="0081170A"/>
    <w:rsid w:val="008123DB"/>
    <w:rsid w:val="00813B83"/>
    <w:rsid w:val="0081627F"/>
    <w:rsid w:val="00816C1C"/>
    <w:rsid w:val="00817B61"/>
    <w:rsid w:val="0082229A"/>
    <w:rsid w:val="00822550"/>
    <w:rsid w:val="00824E8B"/>
    <w:rsid w:val="00826996"/>
    <w:rsid w:val="00826F38"/>
    <w:rsid w:val="00830369"/>
    <w:rsid w:val="00830D0B"/>
    <w:rsid w:val="00830DAF"/>
    <w:rsid w:val="008316AF"/>
    <w:rsid w:val="00834661"/>
    <w:rsid w:val="00840086"/>
    <w:rsid w:val="00840592"/>
    <w:rsid w:val="008415EC"/>
    <w:rsid w:val="00842D44"/>
    <w:rsid w:val="0084502B"/>
    <w:rsid w:val="00845DE6"/>
    <w:rsid w:val="0084627E"/>
    <w:rsid w:val="00846A45"/>
    <w:rsid w:val="008479BB"/>
    <w:rsid w:val="00851152"/>
    <w:rsid w:val="00851D10"/>
    <w:rsid w:val="0085253C"/>
    <w:rsid w:val="00853531"/>
    <w:rsid w:val="0085409B"/>
    <w:rsid w:val="00854FFB"/>
    <w:rsid w:val="00856499"/>
    <w:rsid w:val="00862150"/>
    <w:rsid w:val="00862829"/>
    <w:rsid w:val="008652A2"/>
    <w:rsid w:val="00871893"/>
    <w:rsid w:val="00871ACF"/>
    <w:rsid w:val="00871BF3"/>
    <w:rsid w:val="00872978"/>
    <w:rsid w:val="00874013"/>
    <w:rsid w:val="00876522"/>
    <w:rsid w:val="008772D8"/>
    <w:rsid w:val="0088048F"/>
    <w:rsid w:val="00882AD7"/>
    <w:rsid w:val="00883BBF"/>
    <w:rsid w:val="0088723B"/>
    <w:rsid w:val="00894810"/>
    <w:rsid w:val="0089561D"/>
    <w:rsid w:val="008A0503"/>
    <w:rsid w:val="008A1952"/>
    <w:rsid w:val="008A1C3C"/>
    <w:rsid w:val="008A1E74"/>
    <w:rsid w:val="008A518C"/>
    <w:rsid w:val="008A5B81"/>
    <w:rsid w:val="008B0C42"/>
    <w:rsid w:val="008B1719"/>
    <w:rsid w:val="008B21FD"/>
    <w:rsid w:val="008B34E6"/>
    <w:rsid w:val="008B5ED2"/>
    <w:rsid w:val="008B643A"/>
    <w:rsid w:val="008B6BA2"/>
    <w:rsid w:val="008B7D8C"/>
    <w:rsid w:val="008C0FC2"/>
    <w:rsid w:val="008C1097"/>
    <w:rsid w:val="008C59FC"/>
    <w:rsid w:val="008C5E4E"/>
    <w:rsid w:val="008C6892"/>
    <w:rsid w:val="008C6B93"/>
    <w:rsid w:val="008D2BB1"/>
    <w:rsid w:val="008D2FFD"/>
    <w:rsid w:val="008D33F8"/>
    <w:rsid w:val="008D4412"/>
    <w:rsid w:val="008D5ED9"/>
    <w:rsid w:val="008E010F"/>
    <w:rsid w:val="008E0AAC"/>
    <w:rsid w:val="008E172A"/>
    <w:rsid w:val="008E1BA4"/>
    <w:rsid w:val="008E308B"/>
    <w:rsid w:val="008E3337"/>
    <w:rsid w:val="008E59C3"/>
    <w:rsid w:val="008E5DF7"/>
    <w:rsid w:val="008E61AB"/>
    <w:rsid w:val="008E7A57"/>
    <w:rsid w:val="008E7F67"/>
    <w:rsid w:val="008F1E20"/>
    <w:rsid w:val="008F40EE"/>
    <w:rsid w:val="008F4A5A"/>
    <w:rsid w:val="008F71DD"/>
    <w:rsid w:val="008F744F"/>
    <w:rsid w:val="009011AF"/>
    <w:rsid w:val="00901BEF"/>
    <w:rsid w:val="009023B5"/>
    <w:rsid w:val="009024E1"/>
    <w:rsid w:val="00903FE8"/>
    <w:rsid w:val="0090506D"/>
    <w:rsid w:val="00905E00"/>
    <w:rsid w:val="0090716F"/>
    <w:rsid w:val="0091070B"/>
    <w:rsid w:val="00911246"/>
    <w:rsid w:val="00911594"/>
    <w:rsid w:val="009133AE"/>
    <w:rsid w:val="009134F7"/>
    <w:rsid w:val="0091445E"/>
    <w:rsid w:val="00916BD9"/>
    <w:rsid w:val="0092192B"/>
    <w:rsid w:val="00921DA8"/>
    <w:rsid w:val="00924F86"/>
    <w:rsid w:val="00926AEE"/>
    <w:rsid w:val="00930B42"/>
    <w:rsid w:val="00931E88"/>
    <w:rsid w:val="00936015"/>
    <w:rsid w:val="00940305"/>
    <w:rsid w:val="009423E0"/>
    <w:rsid w:val="009427C5"/>
    <w:rsid w:val="00943525"/>
    <w:rsid w:val="009462A3"/>
    <w:rsid w:val="0095049D"/>
    <w:rsid w:val="00950E9A"/>
    <w:rsid w:val="009526A6"/>
    <w:rsid w:val="009535ED"/>
    <w:rsid w:val="00955821"/>
    <w:rsid w:val="00956F97"/>
    <w:rsid w:val="00960064"/>
    <w:rsid w:val="00961FE0"/>
    <w:rsid w:val="0096227B"/>
    <w:rsid w:val="00962BBA"/>
    <w:rsid w:val="00962CD7"/>
    <w:rsid w:val="00963022"/>
    <w:rsid w:val="00964C4A"/>
    <w:rsid w:val="00965D79"/>
    <w:rsid w:val="00972D5E"/>
    <w:rsid w:val="009732B3"/>
    <w:rsid w:val="0097436A"/>
    <w:rsid w:val="00974D5D"/>
    <w:rsid w:val="00977985"/>
    <w:rsid w:val="00980100"/>
    <w:rsid w:val="009821D0"/>
    <w:rsid w:val="009822F4"/>
    <w:rsid w:val="0098579E"/>
    <w:rsid w:val="00985948"/>
    <w:rsid w:val="00985A27"/>
    <w:rsid w:val="00986384"/>
    <w:rsid w:val="009863D7"/>
    <w:rsid w:val="00986B25"/>
    <w:rsid w:val="009904B1"/>
    <w:rsid w:val="009915A6"/>
    <w:rsid w:val="009924F1"/>
    <w:rsid w:val="009936E6"/>
    <w:rsid w:val="00993754"/>
    <w:rsid w:val="00995BDF"/>
    <w:rsid w:val="009976A1"/>
    <w:rsid w:val="009976FD"/>
    <w:rsid w:val="009A312B"/>
    <w:rsid w:val="009A4CB6"/>
    <w:rsid w:val="009A6181"/>
    <w:rsid w:val="009A7179"/>
    <w:rsid w:val="009A74E8"/>
    <w:rsid w:val="009B2B7D"/>
    <w:rsid w:val="009B776C"/>
    <w:rsid w:val="009C34A4"/>
    <w:rsid w:val="009C3C07"/>
    <w:rsid w:val="009C45AB"/>
    <w:rsid w:val="009C5378"/>
    <w:rsid w:val="009C5AB0"/>
    <w:rsid w:val="009C5E33"/>
    <w:rsid w:val="009C7572"/>
    <w:rsid w:val="009D01E7"/>
    <w:rsid w:val="009D42B1"/>
    <w:rsid w:val="009D57C0"/>
    <w:rsid w:val="009D6EFC"/>
    <w:rsid w:val="009D7C0F"/>
    <w:rsid w:val="009E058A"/>
    <w:rsid w:val="009E6DC3"/>
    <w:rsid w:val="009E7CA0"/>
    <w:rsid w:val="009F03C9"/>
    <w:rsid w:val="009F1258"/>
    <w:rsid w:val="009F523A"/>
    <w:rsid w:val="009F578D"/>
    <w:rsid w:val="00A00548"/>
    <w:rsid w:val="00A005C7"/>
    <w:rsid w:val="00A02664"/>
    <w:rsid w:val="00A034BF"/>
    <w:rsid w:val="00A0522E"/>
    <w:rsid w:val="00A06871"/>
    <w:rsid w:val="00A06BCA"/>
    <w:rsid w:val="00A072FB"/>
    <w:rsid w:val="00A104EC"/>
    <w:rsid w:val="00A12F5B"/>
    <w:rsid w:val="00A138D9"/>
    <w:rsid w:val="00A14B34"/>
    <w:rsid w:val="00A17B8B"/>
    <w:rsid w:val="00A226CD"/>
    <w:rsid w:val="00A23187"/>
    <w:rsid w:val="00A23EFD"/>
    <w:rsid w:val="00A25AC7"/>
    <w:rsid w:val="00A27482"/>
    <w:rsid w:val="00A3008B"/>
    <w:rsid w:val="00A306E2"/>
    <w:rsid w:val="00A320AB"/>
    <w:rsid w:val="00A32550"/>
    <w:rsid w:val="00A3620C"/>
    <w:rsid w:val="00A3692E"/>
    <w:rsid w:val="00A37CC2"/>
    <w:rsid w:val="00A43140"/>
    <w:rsid w:val="00A518EF"/>
    <w:rsid w:val="00A521E0"/>
    <w:rsid w:val="00A5290D"/>
    <w:rsid w:val="00A52E30"/>
    <w:rsid w:val="00A532B6"/>
    <w:rsid w:val="00A53E55"/>
    <w:rsid w:val="00A5474F"/>
    <w:rsid w:val="00A60657"/>
    <w:rsid w:val="00A639C7"/>
    <w:rsid w:val="00A65BD9"/>
    <w:rsid w:val="00A70146"/>
    <w:rsid w:val="00A70CB6"/>
    <w:rsid w:val="00A73B0A"/>
    <w:rsid w:val="00A748AA"/>
    <w:rsid w:val="00A74D2C"/>
    <w:rsid w:val="00A7507B"/>
    <w:rsid w:val="00A7645E"/>
    <w:rsid w:val="00A76921"/>
    <w:rsid w:val="00A7752D"/>
    <w:rsid w:val="00A77560"/>
    <w:rsid w:val="00A777DA"/>
    <w:rsid w:val="00A81058"/>
    <w:rsid w:val="00A81447"/>
    <w:rsid w:val="00A82E36"/>
    <w:rsid w:val="00A839BA"/>
    <w:rsid w:val="00A84899"/>
    <w:rsid w:val="00A8666A"/>
    <w:rsid w:val="00A869EF"/>
    <w:rsid w:val="00A873FC"/>
    <w:rsid w:val="00A924A4"/>
    <w:rsid w:val="00A92FAF"/>
    <w:rsid w:val="00AA08E4"/>
    <w:rsid w:val="00AA14A9"/>
    <w:rsid w:val="00AA2F84"/>
    <w:rsid w:val="00AA3428"/>
    <w:rsid w:val="00AA3671"/>
    <w:rsid w:val="00AA42E5"/>
    <w:rsid w:val="00AA57EC"/>
    <w:rsid w:val="00AA5966"/>
    <w:rsid w:val="00AA6B22"/>
    <w:rsid w:val="00AA7329"/>
    <w:rsid w:val="00AB1E8A"/>
    <w:rsid w:val="00AB1FEA"/>
    <w:rsid w:val="00AB242F"/>
    <w:rsid w:val="00AB44A2"/>
    <w:rsid w:val="00AB6FB4"/>
    <w:rsid w:val="00AC1A2D"/>
    <w:rsid w:val="00AC341A"/>
    <w:rsid w:val="00AD0877"/>
    <w:rsid w:val="00AD1E95"/>
    <w:rsid w:val="00AD4B70"/>
    <w:rsid w:val="00AD7544"/>
    <w:rsid w:val="00AD7FAD"/>
    <w:rsid w:val="00AE0C5D"/>
    <w:rsid w:val="00AE13C1"/>
    <w:rsid w:val="00AE5028"/>
    <w:rsid w:val="00AE649D"/>
    <w:rsid w:val="00AE66A8"/>
    <w:rsid w:val="00AE7664"/>
    <w:rsid w:val="00AF02FA"/>
    <w:rsid w:val="00AF0FF3"/>
    <w:rsid w:val="00AF3255"/>
    <w:rsid w:val="00AF5074"/>
    <w:rsid w:val="00AF69CA"/>
    <w:rsid w:val="00AF76C2"/>
    <w:rsid w:val="00AF7C74"/>
    <w:rsid w:val="00B01132"/>
    <w:rsid w:val="00B0490F"/>
    <w:rsid w:val="00B07448"/>
    <w:rsid w:val="00B10C64"/>
    <w:rsid w:val="00B1108A"/>
    <w:rsid w:val="00B11954"/>
    <w:rsid w:val="00B12268"/>
    <w:rsid w:val="00B12607"/>
    <w:rsid w:val="00B1328A"/>
    <w:rsid w:val="00B14367"/>
    <w:rsid w:val="00B15FC8"/>
    <w:rsid w:val="00B17972"/>
    <w:rsid w:val="00B222B1"/>
    <w:rsid w:val="00B22B2A"/>
    <w:rsid w:val="00B24B45"/>
    <w:rsid w:val="00B27EE0"/>
    <w:rsid w:val="00B27F12"/>
    <w:rsid w:val="00B30153"/>
    <w:rsid w:val="00B34749"/>
    <w:rsid w:val="00B349A8"/>
    <w:rsid w:val="00B400F9"/>
    <w:rsid w:val="00B40A4E"/>
    <w:rsid w:val="00B40C8F"/>
    <w:rsid w:val="00B41149"/>
    <w:rsid w:val="00B41B2A"/>
    <w:rsid w:val="00B4227E"/>
    <w:rsid w:val="00B45741"/>
    <w:rsid w:val="00B46AA4"/>
    <w:rsid w:val="00B4731E"/>
    <w:rsid w:val="00B51DEF"/>
    <w:rsid w:val="00B54BD1"/>
    <w:rsid w:val="00B54D92"/>
    <w:rsid w:val="00B57DB4"/>
    <w:rsid w:val="00B60885"/>
    <w:rsid w:val="00B6094B"/>
    <w:rsid w:val="00B64A26"/>
    <w:rsid w:val="00B67271"/>
    <w:rsid w:val="00B6788E"/>
    <w:rsid w:val="00B7075C"/>
    <w:rsid w:val="00B71738"/>
    <w:rsid w:val="00B73C17"/>
    <w:rsid w:val="00B74F9C"/>
    <w:rsid w:val="00B7572F"/>
    <w:rsid w:val="00B829B8"/>
    <w:rsid w:val="00B82DC6"/>
    <w:rsid w:val="00B8375E"/>
    <w:rsid w:val="00B83AA7"/>
    <w:rsid w:val="00B85EAC"/>
    <w:rsid w:val="00B9467A"/>
    <w:rsid w:val="00B95A55"/>
    <w:rsid w:val="00B9751C"/>
    <w:rsid w:val="00B975FA"/>
    <w:rsid w:val="00B977C1"/>
    <w:rsid w:val="00BA181C"/>
    <w:rsid w:val="00BA2581"/>
    <w:rsid w:val="00BA2F90"/>
    <w:rsid w:val="00BA2FEC"/>
    <w:rsid w:val="00BA40DB"/>
    <w:rsid w:val="00BB0064"/>
    <w:rsid w:val="00BB0365"/>
    <w:rsid w:val="00BB1FAE"/>
    <w:rsid w:val="00BB2E40"/>
    <w:rsid w:val="00BB441F"/>
    <w:rsid w:val="00BB45C1"/>
    <w:rsid w:val="00BB525A"/>
    <w:rsid w:val="00BC2F70"/>
    <w:rsid w:val="00BC5555"/>
    <w:rsid w:val="00BC5F84"/>
    <w:rsid w:val="00BC6D50"/>
    <w:rsid w:val="00BC74F5"/>
    <w:rsid w:val="00BD1035"/>
    <w:rsid w:val="00BD11C8"/>
    <w:rsid w:val="00BD379F"/>
    <w:rsid w:val="00BD3C9B"/>
    <w:rsid w:val="00BD417C"/>
    <w:rsid w:val="00BD592D"/>
    <w:rsid w:val="00BD62B2"/>
    <w:rsid w:val="00BE2FC3"/>
    <w:rsid w:val="00BE42AD"/>
    <w:rsid w:val="00BE513A"/>
    <w:rsid w:val="00BE54D5"/>
    <w:rsid w:val="00BF20EB"/>
    <w:rsid w:val="00BF2DB8"/>
    <w:rsid w:val="00BF519A"/>
    <w:rsid w:val="00BF5648"/>
    <w:rsid w:val="00BF6A99"/>
    <w:rsid w:val="00BF7428"/>
    <w:rsid w:val="00BF7D66"/>
    <w:rsid w:val="00C00636"/>
    <w:rsid w:val="00C01DC9"/>
    <w:rsid w:val="00C02821"/>
    <w:rsid w:val="00C075FF"/>
    <w:rsid w:val="00C10971"/>
    <w:rsid w:val="00C10A79"/>
    <w:rsid w:val="00C11282"/>
    <w:rsid w:val="00C11818"/>
    <w:rsid w:val="00C1224E"/>
    <w:rsid w:val="00C12A39"/>
    <w:rsid w:val="00C12B9B"/>
    <w:rsid w:val="00C134CB"/>
    <w:rsid w:val="00C1383C"/>
    <w:rsid w:val="00C140B1"/>
    <w:rsid w:val="00C16888"/>
    <w:rsid w:val="00C16E83"/>
    <w:rsid w:val="00C21358"/>
    <w:rsid w:val="00C2532F"/>
    <w:rsid w:val="00C25BD9"/>
    <w:rsid w:val="00C25D74"/>
    <w:rsid w:val="00C263E2"/>
    <w:rsid w:val="00C26C0E"/>
    <w:rsid w:val="00C300DC"/>
    <w:rsid w:val="00C3087F"/>
    <w:rsid w:val="00C321B2"/>
    <w:rsid w:val="00C32319"/>
    <w:rsid w:val="00C32DA6"/>
    <w:rsid w:val="00C364EB"/>
    <w:rsid w:val="00C43947"/>
    <w:rsid w:val="00C45006"/>
    <w:rsid w:val="00C46919"/>
    <w:rsid w:val="00C4756E"/>
    <w:rsid w:val="00C515E0"/>
    <w:rsid w:val="00C51E3A"/>
    <w:rsid w:val="00C55E22"/>
    <w:rsid w:val="00C5666F"/>
    <w:rsid w:val="00C57FC2"/>
    <w:rsid w:val="00C60A8E"/>
    <w:rsid w:val="00C615E1"/>
    <w:rsid w:val="00C620B0"/>
    <w:rsid w:val="00C63564"/>
    <w:rsid w:val="00C63650"/>
    <w:rsid w:val="00C63EB6"/>
    <w:rsid w:val="00C64E55"/>
    <w:rsid w:val="00C67851"/>
    <w:rsid w:val="00C70716"/>
    <w:rsid w:val="00C71F3B"/>
    <w:rsid w:val="00C7296F"/>
    <w:rsid w:val="00C72CF1"/>
    <w:rsid w:val="00C737B1"/>
    <w:rsid w:val="00C74B7C"/>
    <w:rsid w:val="00C81854"/>
    <w:rsid w:val="00C84068"/>
    <w:rsid w:val="00C84A37"/>
    <w:rsid w:val="00C90A11"/>
    <w:rsid w:val="00C94E75"/>
    <w:rsid w:val="00C95A43"/>
    <w:rsid w:val="00C95E9B"/>
    <w:rsid w:val="00C96DAB"/>
    <w:rsid w:val="00C97454"/>
    <w:rsid w:val="00CA1B72"/>
    <w:rsid w:val="00CA2C8E"/>
    <w:rsid w:val="00CA3870"/>
    <w:rsid w:val="00CA3EE2"/>
    <w:rsid w:val="00CA43A7"/>
    <w:rsid w:val="00CA4477"/>
    <w:rsid w:val="00CA5375"/>
    <w:rsid w:val="00CA5DC9"/>
    <w:rsid w:val="00CA5F8B"/>
    <w:rsid w:val="00CA657A"/>
    <w:rsid w:val="00CB0D2B"/>
    <w:rsid w:val="00CB2639"/>
    <w:rsid w:val="00CB498C"/>
    <w:rsid w:val="00CB4ED8"/>
    <w:rsid w:val="00CB67EE"/>
    <w:rsid w:val="00CB6A57"/>
    <w:rsid w:val="00CC0079"/>
    <w:rsid w:val="00CC0293"/>
    <w:rsid w:val="00CC09BC"/>
    <w:rsid w:val="00CC0D31"/>
    <w:rsid w:val="00CC659B"/>
    <w:rsid w:val="00CD12E8"/>
    <w:rsid w:val="00CD257D"/>
    <w:rsid w:val="00CD2665"/>
    <w:rsid w:val="00CD2F3D"/>
    <w:rsid w:val="00CD313F"/>
    <w:rsid w:val="00CD440C"/>
    <w:rsid w:val="00CD6FD7"/>
    <w:rsid w:val="00CE0081"/>
    <w:rsid w:val="00CE595B"/>
    <w:rsid w:val="00CE5A76"/>
    <w:rsid w:val="00CF1347"/>
    <w:rsid w:val="00CF1621"/>
    <w:rsid w:val="00CF3202"/>
    <w:rsid w:val="00CF3A7C"/>
    <w:rsid w:val="00CF5853"/>
    <w:rsid w:val="00CF591E"/>
    <w:rsid w:val="00D00C31"/>
    <w:rsid w:val="00D02A7D"/>
    <w:rsid w:val="00D10E8F"/>
    <w:rsid w:val="00D1174A"/>
    <w:rsid w:val="00D11E67"/>
    <w:rsid w:val="00D1240B"/>
    <w:rsid w:val="00D13FC5"/>
    <w:rsid w:val="00D141C1"/>
    <w:rsid w:val="00D14843"/>
    <w:rsid w:val="00D14ADC"/>
    <w:rsid w:val="00D15A23"/>
    <w:rsid w:val="00D22780"/>
    <w:rsid w:val="00D23AE8"/>
    <w:rsid w:val="00D2437B"/>
    <w:rsid w:val="00D2445A"/>
    <w:rsid w:val="00D251B5"/>
    <w:rsid w:val="00D2571B"/>
    <w:rsid w:val="00D25DA5"/>
    <w:rsid w:val="00D26FC7"/>
    <w:rsid w:val="00D2798E"/>
    <w:rsid w:val="00D301B3"/>
    <w:rsid w:val="00D30BED"/>
    <w:rsid w:val="00D31246"/>
    <w:rsid w:val="00D3428A"/>
    <w:rsid w:val="00D36EF4"/>
    <w:rsid w:val="00D40069"/>
    <w:rsid w:val="00D40B56"/>
    <w:rsid w:val="00D40F78"/>
    <w:rsid w:val="00D41DB1"/>
    <w:rsid w:val="00D41E53"/>
    <w:rsid w:val="00D42822"/>
    <w:rsid w:val="00D43E06"/>
    <w:rsid w:val="00D44133"/>
    <w:rsid w:val="00D46587"/>
    <w:rsid w:val="00D46B01"/>
    <w:rsid w:val="00D507FD"/>
    <w:rsid w:val="00D52AF7"/>
    <w:rsid w:val="00D60200"/>
    <w:rsid w:val="00D613BF"/>
    <w:rsid w:val="00D62A05"/>
    <w:rsid w:val="00D638AA"/>
    <w:rsid w:val="00D64718"/>
    <w:rsid w:val="00D66D32"/>
    <w:rsid w:val="00D66F21"/>
    <w:rsid w:val="00D67D40"/>
    <w:rsid w:val="00D67F59"/>
    <w:rsid w:val="00D707BD"/>
    <w:rsid w:val="00D719C7"/>
    <w:rsid w:val="00D726EE"/>
    <w:rsid w:val="00D741DA"/>
    <w:rsid w:val="00D7553A"/>
    <w:rsid w:val="00D75D42"/>
    <w:rsid w:val="00D83516"/>
    <w:rsid w:val="00D83F8E"/>
    <w:rsid w:val="00D84AAC"/>
    <w:rsid w:val="00D86DF5"/>
    <w:rsid w:val="00D87456"/>
    <w:rsid w:val="00D9160F"/>
    <w:rsid w:val="00D925F1"/>
    <w:rsid w:val="00D9371D"/>
    <w:rsid w:val="00D9422D"/>
    <w:rsid w:val="00D959CE"/>
    <w:rsid w:val="00D97F3B"/>
    <w:rsid w:val="00DA295A"/>
    <w:rsid w:val="00DA7708"/>
    <w:rsid w:val="00DB7023"/>
    <w:rsid w:val="00DB7A4B"/>
    <w:rsid w:val="00DC1B7B"/>
    <w:rsid w:val="00DC1F40"/>
    <w:rsid w:val="00DC278C"/>
    <w:rsid w:val="00DC306E"/>
    <w:rsid w:val="00DC4235"/>
    <w:rsid w:val="00DC4482"/>
    <w:rsid w:val="00DC53C7"/>
    <w:rsid w:val="00DC7673"/>
    <w:rsid w:val="00DD0F58"/>
    <w:rsid w:val="00DD1898"/>
    <w:rsid w:val="00DD27BC"/>
    <w:rsid w:val="00DD3236"/>
    <w:rsid w:val="00DD5F96"/>
    <w:rsid w:val="00DD6E28"/>
    <w:rsid w:val="00DE0062"/>
    <w:rsid w:val="00DE1342"/>
    <w:rsid w:val="00DE16E7"/>
    <w:rsid w:val="00DE365C"/>
    <w:rsid w:val="00DE3DBC"/>
    <w:rsid w:val="00DE3FF1"/>
    <w:rsid w:val="00DE42CB"/>
    <w:rsid w:val="00DE4805"/>
    <w:rsid w:val="00DE75A7"/>
    <w:rsid w:val="00DE7789"/>
    <w:rsid w:val="00DE7E43"/>
    <w:rsid w:val="00DF003E"/>
    <w:rsid w:val="00DF1440"/>
    <w:rsid w:val="00DF1F57"/>
    <w:rsid w:val="00DF754A"/>
    <w:rsid w:val="00DF7CD0"/>
    <w:rsid w:val="00E00080"/>
    <w:rsid w:val="00E00AB0"/>
    <w:rsid w:val="00E04BA4"/>
    <w:rsid w:val="00E04CAB"/>
    <w:rsid w:val="00E04FA8"/>
    <w:rsid w:val="00E05450"/>
    <w:rsid w:val="00E06E27"/>
    <w:rsid w:val="00E07039"/>
    <w:rsid w:val="00E10671"/>
    <w:rsid w:val="00E108C8"/>
    <w:rsid w:val="00E12EDB"/>
    <w:rsid w:val="00E142BC"/>
    <w:rsid w:val="00E1433A"/>
    <w:rsid w:val="00E156D8"/>
    <w:rsid w:val="00E1585F"/>
    <w:rsid w:val="00E22D63"/>
    <w:rsid w:val="00E24E4B"/>
    <w:rsid w:val="00E2637E"/>
    <w:rsid w:val="00E27908"/>
    <w:rsid w:val="00E3019C"/>
    <w:rsid w:val="00E30390"/>
    <w:rsid w:val="00E336DA"/>
    <w:rsid w:val="00E361FE"/>
    <w:rsid w:val="00E37B90"/>
    <w:rsid w:val="00E422FF"/>
    <w:rsid w:val="00E42FF0"/>
    <w:rsid w:val="00E44E21"/>
    <w:rsid w:val="00E45EFB"/>
    <w:rsid w:val="00E5211F"/>
    <w:rsid w:val="00E53771"/>
    <w:rsid w:val="00E5691E"/>
    <w:rsid w:val="00E5698B"/>
    <w:rsid w:val="00E5794F"/>
    <w:rsid w:val="00E62D10"/>
    <w:rsid w:val="00E63016"/>
    <w:rsid w:val="00E66BBA"/>
    <w:rsid w:val="00E67B86"/>
    <w:rsid w:val="00E71B83"/>
    <w:rsid w:val="00E722B3"/>
    <w:rsid w:val="00E72B35"/>
    <w:rsid w:val="00E73C26"/>
    <w:rsid w:val="00E743CE"/>
    <w:rsid w:val="00E75F64"/>
    <w:rsid w:val="00E761E8"/>
    <w:rsid w:val="00E77699"/>
    <w:rsid w:val="00E77DED"/>
    <w:rsid w:val="00E836FE"/>
    <w:rsid w:val="00E846BF"/>
    <w:rsid w:val="00E87453"/>
    <w:rsid w:val="00E87D28"/>
    <w:rsid w:val="00E922E0"/>
    <w:rsid w:val="00E92679"/>
    <w:rsid w:val="00E93697"/>
    <w:rsid w:val="00E93E24"/>
    <w:rsid w:val="00E959B0"/>
    <w:rsid w:val="00E96197"/>
    <w:rsid w:val="00E9641D"/>
    <w:rsid w:val="00E965D2"/>
    <w:rsid w:val="00E96DF2"/>
    <w:rsid w:val="00EA1190"/>
    <w:rsid w:val="00EA144B"/>
    <w:rsid w:val="00EA1FE2"/>
    <w:rsid w:val="00EA2D64"/>
    <w:rsid w:val="00EA3368"/>
    <w:rsid w:val="00EA35EF"/>
    <w:rsid w:val="00EA6796"/>
    <w:rsid w:val="00EA69CC"/>
    <w:rsid w:val="00EA6EAD"/>
    <w:rsid w:val="00EA77E2"/>
    <w:rsid w:val="00EA79AF"/>
    <w:rsid w:val="00EB6803"/>
    <w:rsid w:val="00EB6AC6"/>
    <w:rsid w:val="00EC1BE9"/>
    <w:rsid w:val="00EC20A0"/>
    <w:rsid w:val="00EC233A"/>
    <w:rsid w:val="00EC4414"/>
    <w:rsid w:val="00ED2122"/>
    <w:rsid w:val="00ED331E"/>
    <w:rsid w:val="00ED3D59"/>
    <w:rsid w:val="00ED46F1"/>
    <w:rsid w:val="00ED50CE"/>
    <w:rsid w:val="00ED5876"/>
    <w:rsid w:val="00ED6343"/>
    <w:rsid w:val="00EE0F6A"/>
    <w:rsid w:val="00EE2317"/>
    <w:rsid w:val="00EE3243"/>
    <w:rsid w:val="00EE33AF"/>
    <w:rsid w:val="00EE4A41"/>
    <w:rsid w:val="00EE50C4"/>
    <w:rsid w:val="00EE5F37"/>
    <w:rsid w:val="00EE6401"/>
    <w:rsid w:val="00EE7411"/>
    <w:rsid w:val="00EE7766"/>
    <w:rsid w:val="00EF0670"/>
    <w:rsid w:val="00EF2A5E"/>
    <w:rsid w:val="00EF2A84"/>
    <w:rsid w:val="00EF4B2F"/>
    <w:rsid w:val="00F00230"/>
    <w:rsid w:val="00F005F2"/>
    <w:rsid w:val="00F01A98"/>
    <w:rsid w:val="00F022A8"/>
    <w:rsid w:val="00F02741"/>
    <w:rsid w:val="00F0418B"/>
    <w:rsid w:val="00F04B77"/>
    <w:rsid w:val="00F052D9"/>
    <w:rsid w:val="00F0622F"/>
    <w:rsid w:val="00F06A25"/>
    <w:rsid w:val="00F10716"/>
    <w:rsid w:val="00F1176F"/>
    <w:rsid w:val="00F153BD"/>
    <w:rsid w:val="00F178F3"/>
    <w:rsid w:val="00F17A89"/>
    <w:rsid w:val="00F2080C"/>
    <w:rsid w:val="00F21D16"/>
    <w:rsid w:val="00F2267A"/>
    <w:rsid w:val="00F236E8"/>
    <w:rsid w:val="00F25CFB"/>
    <w:rsid w:val="00F269C9"/>
    <w:rsid w:val="00F27DFA"/>
    <w:rsid w:val="00F30547"/>
    <w:rsid w:val="00F310C3"/>
    <w:rsid w:val="00F322DD"/>
    <w:rsid w:val="00F34C2A"/>
    <w:rsid w:val="00F34C7E"/>
    <w:rsid w:val="00F35735"/>
    <w:rsid w:val="00F3750F"/>
    <w:rsid w:val="00F417F3"/>
    <w:rsid w:val="00F468C0"/>
    <w:rsid w:val="00F46FBF"/>
    <w:rsid w:val="00F473F9"/>
    <w:rsid w:val="00F47A64"/>
    <w:rsid w:val="00F50813"/>
    <w:rsid w:val="00F54822"/>
    <w:rsid w:val="00F550F1"/>
    <w:rsid w:val="00F5635F"/>
    <w:rsid w:val="00F56E33"/>
    <w:rsid w:val="00F57166"/>
    <w:rsid w:val="00F60C38"/>
    <w:rsid w:val="00F61ED3"/>
    <w:rsid w:val="00F6355C"/>
    <w:rsid w:val="00F65CBB"/>
    <w:rsid w:val="00F66844"/>
    <w:rsid w:val="00F66C53"/>
    <w:rsid w:val="00F6709B"/>
    <w:rsid w:val="00F671A1"/>
    <w:rsid w:val="00F67BC3"/>
    <w:rsid w:val="00F7040A"/>
    <w:rsid w:val="00F736A1"/>
    <w:rsid w:val="00F74865"/>
    <w:rsid w:val="00F762BF"/>
    <w:rsid w:val="00F774F3"/>
    <w:rsid w:val="00F80221"/>
    <w:rsid w:val="00F8199A"/>
    <w:rsid w:val="00F81B7E"/>
    <w:rsid w:val="00F857B7"/>
    <w:rsid w:val="00F85C4E"/>
    <w:rsid w:val="00F87A12"/>
    <w:rsid w:val="00F91D16"/>
    <w:rsid w:val="00F92496"/>
    <w:rsid w:val="00F936E6"/>
    <w:rsid w:val="00F93D4F"/>
    <w:rsid w:val="00F9448C"/>
    <w:rsid w:val="00F9571A"/>
    <w:rsid w:val="00F962CF"/>
    <w:rsid w:val="00F976F5"/>
    <w:rsid w:val="00F97A01"/>
    <w:rsid w:val="00FA1592"/>
    <w:rsid w:val="00FA24F0"/>
    <w:rsid w:val="00FA33B2"/>
    <w:rsid w:val="00FA4ABB"/>
    <w:rsid w:val="00FA6C11"/>
    <w:rsid w:val="00FB17C2"/>
    <w:rsid w:val="00FB462F"/>
    <w:rsid w:val="00FB5C09"/>
    <w:rsid w:val="00FB6E28"/>
    <w:rsid w:val="00FB71AD"/>
    <w:rsid w:val="00FB7507"/>
    <w:rsid w:val="00FC2BFE"/>
    <w:rsid w:val="00FC4AAE"/>
    <w:rsid w:val="00FC58B4"/>
    <w:rsid w:val="00FC6F35"/>
    <w:rsid w:val="00FC7652"/>
    <w:rsid w:val="00FD138E"/>
    <w:rsid w:val="00FD17EF"/>
    <w:rsid w:val="00FD2704"/>
    <w:rsid w:val="00FD2D75"/>
    <w:rsid w:val="00FD7453"/>
    <w:rsid w:val="00FD7A02"/>
    <w:rsid w:val="00FE0170"/>
    <w:rsid w:val="00FE1DBD"/>
    <w:rsid w:val="00FE298F"/>
    <w:rsid w:val="00FF5D52"/>
    <w:rsid w:val="00FF6100"/>
    <w:rsid w:val="00FF78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9575F7"/>
  <w15:docId w15:val="{D0D103A2-3C9A-5D4B-93D1-F857771B79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1A98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4735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735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73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735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735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735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735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735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735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69EF"/>
    <w:pPr>
      <w:ind w:left="720"/>
      <w:contextualSpacing/>
    </w:p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E298F"/>
  </w:style>
  <w:style w:type="character" w:customStyle="1" w:styleId="DateChar">
    <w:name w:val="Date Char"/>
    <w:basedOn w:val="DefaultParagraphFont"/>
    <w:link w:val="Date"/>
    <w:uiPriority w:val="99"/>
    <w:semiHidden/>
    <w:rsid w:val="00FE298F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E08A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08A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E08A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08A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E08AE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E08AE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rsid w:val="00447350"/>
    <w:pPr>
      <w:tabs>
        <w:tab w:val="left" w:pos="397"/>
        <w:tab w:val="left" w:pos="720"/>
      </w:tabs>
      <w:spacing w:after="0"/>
      <w:ind w:left="397" w:hanging="397"/>
    </w:pPr>
  </w:style>
  <w:style w:type="character" w:customStyle="1" w:styleId="CitaviBibliographyEntryChar">
    <w:name w:val="Citavi Bibliography Entry Char"/>
    <w:basedOn w:val="DefaultParagraphFont"/>
    <w:link w:val="CitaviBibliographyEntry"/>
    <w:rsid w:val="00447350"/>
    <w:rPr>
      <w:lang w:val="en-US"/>
    </w:rPr>
  </w:style>
  <w:style w:type="paragraph" w:customStyle="1" w:styleId="CitaviBibliographyHeading">
    <w:name w:val="Citavi Bibliography Heading"/>
    <w:basedOn w:val="Heading1"/>
    <w:link w:val="CitaviBibliographyHeadingChar"/>
    <w:rsid w:val="00447350"/>
  </w:style>
  <w:style w:type="character" w:customStyle="1" w:styleId="CitaviBibliographyHeadingChar">
    <w:name w:val="Citavi Bibliography Heading Char"/>
    <w:basedOn w:val="DefaultParagraphFont"/>
    <w:link w:val="CitaviBibliographyHeading"/>
    <w:rsid w:val="0044735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4735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447350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44735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4735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447350"/>
    <w:rPr>
      <w:rFonts w:ascii="Times New Roman" w:eastAsiaTheme="majorEastAsia" w:hAnsi="Times New Roman" w:cs="Times New Roman"/>
      <w:color w:val="2E74B5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447350"/>
    <w:rPr>
      <w:rFonts w:ascii="Times New Roman" w:eastAsiaTheme="majorEastAsia" w:hAnsi="Times New Roman" w:cs="Times New Roman"/>
      <w:color w:val="1F4D78" w:themeColor="accent1" w:themeShade="7F"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4735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447350"/>
    <w:rPr>
      <w:rFonts w:ascii="Times New Roman" w:eastAsiaTheme="majorEastAsia" w:hAnsi="Times New Roman" w:cs="Times New Roman"/>
      <w:i/>
      <w:iCs/>
      <w:color w:val="2E74B5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47350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447350"/>
    <w:rPr>
      <w:rFonts w:ascii="Times New Roman" w:eastAsiaTheme="majorEastAsia" w:hAnsi="Times New Roman" w:cs="Times New Roman"/>
      <w:color w:val="2E74B5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7350"/>
    <w:rPr>
      <w:rFonts w:asciiTheme="majorHAnsi" w:eastAsiaTheme="majorEastAsia" w:hAnsiTheme="majorHAnsi" w:cstheme="majorBidi"/>
      <w:color w:val="2E74B5" w:themeColor="accent1" w:themeShade="B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447350"/>
    <w:rPr>
      <w:rFonts w:ascii="Times New Roman" w:eastAsiaTheme="majorEastAsia" w:hAnsi="Times New Roman" w:cs="Times New Roman"/>
      <w:color w:val="1F4D78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7350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447350"/>
    <w:rPr>
      <w:rFonts w:ascii="Times New Roman" w:eastAsiaTheme="majorEastAsia" w:hAnsi="Times New Roman" w:cs="Times New Roman"/>
      <w:i/>
      <w:iCs/>
      <w:color w:val="1F4D78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7350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447350"/>
    <w:rPr>
      <w:rFonts w:ascii="Times New Roman" w:eastAsiaTheme="majorEastAsia" w:hAnsi="Times New Roman" w:cs="Times New Roman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735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447350"/>
    <w:pPr>
      <w:outlineLvl w:val="9"/>
    </w:pPr>
    <w:rPr>
      <w:rFonts w:ascii="Times New Roman" w:hAnsi="Times New Roman" w:cs="Times New Roman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447350"/>
    <w:rPr>
      <w:rFonts w:ascii="Times New Roman" w:eastAsiaTheme="majorEastAsia" w:hAnsi="Times New Roman" w:cs="Times New Roman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735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table" w:styleId="PlainTable5">
    <w:name w:val="Plain Table 5"/>
    <w:basedOn w:val="TableNormal"/>
    <w:uiPriority w:val="45"/>
    <w:rsid w:val="001F2E07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1F2E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A732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7329"/>
    <w:rPr>
      <w:rFonts w:ascii="Segoe UI" w:hAnsi="Segoe UI" w:cs="Segoe UI"/>
      <w:sz w:val="18"/>
      <w:szCs w:val="18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07039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E07039"/>
  </w:style>
  <w:style w:type="character" w:styleId="BookTitle">
    <w:name w:val="Book Title"/>
    <w:basedOn w:val="DefaultParagraphFont"/>
    <w:uiPriority w:val="33"/>
    <w:qFormat/>
    <w:rsid w:val="00E07039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07039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07039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07039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E0703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07039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7039"/>
    <w:rPr>
      <w:i/>
      <w:iCs/>
      <w:color w:val="5B9BD5" w:themeColor="accent1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E07039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07039"/>
    <w:rPr>
      <w:i/>
      <w:iCs/>
      <w:color w:val="404040" w:themeColor="text1" w:themeTint="BF"/>
      <w:lang w:val="en-US"/>
    </w:rPr>
  </w:style>
  <w:style w:type="table" w:styleId="MediumList1-Accent1">
    <w:name w:val="Medium List 1 Accent 1"/>
    <w:basedOn w:val="TableNormal"/>
    <w:uiPriority w:val="65"/>
    <w:semiHidden/>
    <w:unhideWhenUsed/>
    <w:rsid w:val="00E070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07039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070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07039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070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07039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0703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0703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070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0703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0703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07039"/>
    <w:pPr>
      <w:spacing w:after="0" w:line="240" w:lineRule="auto"/>
    </w:pPr>
    <w:rPr>
      <w:lang w:val="en-US"/>
    </w:rPr>
  </w:style>
  <w:style w:type="character" w:styleId="HTMLVariable">
    <w:name w:val="HTML Variable"/>
    <w:basedOn w:val="DefaultParagraphFont"/>
    <w:uiPriority w:val="99"/>
    <w:semiHidden/>
    <w:unhideWhenUsed/>
    <w:rsid w:val="00E07039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07039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07039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0703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07039"/>
    <w:rPr>
      <w:rFonts w:ascii="Consolas" w:hAnsi="Consolas"/>
      <w:sz w:val="20"/>
      <w:szCs w:val="20"/>
      <w:lang w:val="en-US"/>
    </w:rPr>
  </w:style>
  <w:style w:type="character" w:styleId="HTMLKeyboard">
    <w:name w:val="HTML Keyboard"/>
    <w:basedOn w:val="DefaultParagraphFont"/>
    <w:uiPriority w:val="99"/>
    <w:semiHidden/>
    <w:unhideWhenUsed/>
    <w:rsid w:val="00E07039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07039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07039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07039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07039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07039"/>
    <w:rPr>
      <w:i/>
      <w:iCs/>
      <w:lang w:val="en-US"/>
    </w:rPr>
  </w:style>
  <w:style w:type="character" w:styleId="HTMLAcronym">
    <w:name w:val="HTML Acronym"/>
    <w:basedOn w:val="DefaultParagraphFont"/>
    <w:uiPriority w:val="99"/>
    <w:semiHidden/>
    <w:unhideWhenUsed/>
    <w:rsid w:val="00E07039"/>
  </w:style>
  <w:style w:type="paragraph" w:styleId="NormalWeb">
    <w:name w:val="Normal (Web)"/>
    <w:basedOn w:val="Normal"/>
    <w:uiPriority w:val="99"/>
    <w:unhideWhenUsed/>
    <w:rsid w:val="00E07039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07039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07039"/>
    <w:rPr>
      <w:rFonts w:ascii="Consolas" w:hAnsi="Consolas"/>
      <w:sz w:val="21"/>
      <w:szCs w:val="21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07039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07039"/>
    <w:rPr>
      <w:rFonts w:ascii="Segoe UI" w:hAnsi="Segoe UI" w:cs="Segoe UI"/>
      <w:sz w:val="16"/>
      <w:szCs w:val="16"/>
      <w:lang w:val="en-US"/>
    </w:rPr>
  </w:style>
  <w:style w:type="character" w:styleId="Emphasis">
    <w:name w:val="Emphasis"/>
    <w:basedOn w:val="DefaultParagraphFont"/>
    <w:uiPriority w:val="20"/>
    <w:qFormat/>
    <w:rsid w:val="00E07039"/>
    <w:rPr>
      <w:i/>
      <w:iCs/>
    </w:rPr>
  </w:style>
  <w:style w:type="character" w:styleId="Strong">
    <w:name w:val="Strong"/>
    <w:basedOn w:val="DefaultParagraphFont"/>
    <w:uiPriority w:val="22"/>
    <w:qFormat/>
    <w:rsid w:val="00E07039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07039"/>
    <w:rPr>
      <w:color w:val="954F72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07039"/>
    <w:pPr>
      <w:pBdr>
        <w:top w:val="single" w:sz="2" w:space="10" w:color="5B9BD5" w:themeColor="accent1" w:shadow="1" w:frame="1"/>
        <w:left w:val="single" w:sz="2" w:space="10" w:color="5B9BD5" w:themeColor="accent1" w:shadow="1" w:frame="1"/>
        <w:bottom w:val="single" w:sz="2" w:space="10" w:color="5B9BD5" w:themeColor="accent1" w:shadow="1" w:frame="1"/>
        <w:right w:val="single" w:sz="2" w:space="10" w:color="5B9BD5" w:themeColor="accent1" w:shadow="1" w:frame="1"/>
      </w:pBdr>
      <w:ind w:left="1152" w:right="1152"/>
    </w:pPr>
    <w:rPr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07039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07039"/>
    <w:rPr>
      <w:sz w:val="16"/>
      <w:szCs w:val="16"/>
      <w:lang w:val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07039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07039"/>
    <w:rPr>
      <w:lang w:val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07039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07039"/>
    <w:rPr>
      <w:sz w:val="16"/>
      <w:szCs w:val="16"/>
      <w:lang w:val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0703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07039"/>
    <w:rPr>
      <w:lang w:val="en-US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07039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07039"/>
    <w:rPr>
      <w:lang w:val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07039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07039"/>
    <w:rPr>
      <w:lang w:val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07039"/>
    <w:pPr>
      <w:spacing w:after="16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07039"/>
    <w:rPr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E0703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07039"/>
    <w:rPr>
      <w:lang w:val="en-US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07039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07039"/>
    <w:rPr>
      <w:lang w:val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07039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07039"/>
    <w:rPr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E07039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07039"/>
    <w:rPr>
      <w:color w:val="5A5A5A" w:themeColor="text1" w:themeTint="A5"/>
      <w:spacing w:val="15"/>
      <w:lang w:val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0703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07039"/>
    <w:rPr>
      <w:rFonts w:asciiTheme="majorHAnsi" w:eastAsiaTheme="majorEastAsia" w:hAnsiTheme="majorHAnsi" w:cstheme="majorBidi"/>
      <w:sz w:val="24"/>
      <w:szCs w:val="24"/>
      <w:shd w:val="pct20" w:color="auto" w:fill="auto"/>
      <w:lang w:val="en-US"/>
    </w:rPr>
  </w:style>
  <w:style w:type="paragraph" w:styleId="ListContinue5">
    <w:name w:val="List Continue 5"/>
    <w:basedOn w:val="Normal"/>
    <w:uiPriority w:val="99"/>
    <w:semiHidden/>
    <w:unhideWhenUsed/>
    <w:rsid w:val="00E07039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07039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07039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07039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07039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07039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07039"/>
    <w:rPr>
      <w:lang w:val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E07039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07039"/>
    <w:rPr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E0703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07039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ListNumber5">
    <w:name w:val="List Number 5"/>
    <w:basedOn w:val="Normal"/>
    <w:uiPriority w:val="99"/>
    <w:semiHidden/>
    <w:unhideWhenUsed/>
    <w:rsid w:val="00E07039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07039"/>
    <w:pPr>
      <w:numPr>
        <w:numId w:val="5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07039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07039"/>
    <w:pPr>
      <w:numPr>
        <w:numId w:val="7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07039"/>
    <w:pPr>
      <w:numPr>
        <w:numId w:val="8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07039"/>
    <w:pPr>
      <w:numPr>
        <w:numId w:val="9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07039"/>
    <w:pPr>
      <w:numPr>
        <w:numId w:val="10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07039"/>
    <w:pPr>
      <w:numPr>
        <w:numId w:val="11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07039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07039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07039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07039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E07039"/>
    <w:pPr>
      <w:numPr>
        <w:numId w:val="12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07039"/>
    <w:pPr>
      <w:numPr>
        <w:numId w:val="13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07039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07039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0703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  <w:lang w:val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07039"/>
    <w:rPr>
      <w:rFonts w:ascii="Consolas" w:hAnsi="Consolas"/>
      <w:sz w:val="20"/>
      <w:szCs w:val="20"/>
      <w:lang w:val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07039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0703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07039"/>
    <w:rPr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E07039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07039"/>
  </w:style>
  <w:style w:type="character" w:styleId="LineNumber">
    <w:name w:val="line number"/>
    <w:basedOn w:val="DefaultParagraphFont"/>
    <w:uiPriority w:val="99"/>
    <w:semiHidden/>
    <w:unhideWhenUsed/>
    <w:rsid w:val="00E07039"/>
  </w:style>
  <w:style w:type="character" w:styleId="CommentReference">
    <w:name w:val="annotation reference"/>
    <w:basedOn w:val="DefaultParagraphFont"/>
    <w:uiPriority w:val="99"/>
    <w:semiHidden/>
    <w:unhideWhenUsed/>
    <w:rsid w:val="00E07039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E07039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07039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07039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07039"/>
    <w:pPr>
      <w:spacing w:after="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E0703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07039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semiHidden/>
    <w:unhideWhenUsed/>
    <w:rsid w:val="00E070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07039"/>
    <w:rPr>
      <w:lang w:val="en-US"/>
    </w:rPr>
  </w:style>
  <w:style w:type="paragraph" w:styleId="Header">
    <w:name w:val="header"/>
    <w:basedOn w:val="Normal"/>
    <w:link w:val="HeaderChar"/>
    <w:uiPriority w:val="99"/>
    <w:semiHidden/>
    <w:unhideWhenUsed/>
    <w:rsid w:val="00E070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07039"/>
    <w:rPr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E0703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07039"/>
    <w:rPr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0703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07039"/>
    <w:rPr>
      <w:sz w:val="20"/>
      <w:szCs w:val="20"/>
      <w:lang w:val="en-US"/>
    </w:rPr>
  </w:style>
  <w:style w:type="paragraph" w:styleId="NormalIndent">
    <w:name w:val="Normal Indent"/>
    <w:basedOn w:val="Normal"/>
    <w:uiPriority w:val="99"/>
    <w:semiHidden/>
    <w:unhideWhenUsed/>
    <w:rsid w:val="00E07039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07039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07039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07039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07039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07039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07039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07039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07039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07039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07039"/>
    <w:pPr>
      <w:spacing w:after="0" w:line="240" w:lineRule="auto"/>
      <w:ind w:left="440" w:hanging="220"/>
    </w:pPr>
  </w:style>
  <w:style w:type="character" w:styleId="UnresolvedMention">
    <w:name w:val="Unresolved Mention"/>
    <w:basedOn w:val="DefaultParagraphFont"/>
    <w:uiPriority w:val="99"/>
    <w:semiHidden/>
    <w:unhideWhenUsed/>
    <w:rsid w:val="00036758"/>
    <w:rPr>
      <w:color w:val="605E5C"/>
      <w:shd w:val="clear" w:color="auto" w:fill="E1DFDD"/>
    </w:rPr>
  </w:style>
  <w:style w:type="character" w:customStyle="1" w:styleId="geneid">
    <w:name w:val="geneid"/>
    <w:basedOn w:val="DefaultParagraphFont"/>
    <w:rsid w:val="0053589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0D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0D02"/>
    <w:rPr>
      <w:b/>
      <w:bCs/>
      <w:sz w:val="20"/>
      <w:szCs w:val="20"/>
      <w:lang w:val="en-US"/>
    </w:rPr>
  </w:style>
  <w:style w:type="character" w:customStyle="1" w:styleId="t286pc">
    <w:name w:val="t286pc"/>
    <w:basedOn w:val="DefaultParagraphFont"/>
    <w:rsid w:val="00612614"/>
  </w:style>
  <w:style w:type="paragraph" w:styleId="Revision">
    <w:name w:val="Revision"/>
    <w:hidden/>
    <w:uiPriority w:val="99"/>
    <w:semiHidden/>
    <w:rsid w:val="00D83F8E"/>
    <w:pPr>
      <w:spacing w:after="0" w:line="240" w:lineRule="auto"/>
    </w:pPr>
    <w:rPr>
      <w:lang w:val="en-US"/>
    </w:rPr>
  </w:style>
  <w:style w:type="character" w:customStyle="1" w:styleId="list-content">
    <w:name w:val="list-content"/>
    <w:basedOn w:val="DefaultParagraphFont"/>
    <w:rsid w:val="007E3DF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4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085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61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8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3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37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1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7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24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0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44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6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6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08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17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3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0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4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2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93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7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07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55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3842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1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8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61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8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2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20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85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55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9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1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97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9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99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7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16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83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7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5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25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9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3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31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07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2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5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95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78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4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5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3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7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4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21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8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2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84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9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84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1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1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2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78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129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9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1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5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1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4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19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8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86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1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66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388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54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6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6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1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42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36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06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2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8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7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8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E38BF7-594F-432E-950E-FFD9AF037DED}"/>
      </w:docPartPr>
      <w:docPartBody>
        <w:p w:rsidR="00DF0CF5" w:rsidRDefault="00DF0CF5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7097092B5CF4E4BA9DD8C13914F995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C101E25-32EB-47BB-94E0-1F98BCA5E405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DF7BD8666C047A7ACF0AD60750769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7CE1553-0438-4F9D-81FA-81D0D39D60F9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B12248B0D4A4069BA0D5B618ABC92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96DBCD6-3083-492B-AA02-09CC55392B70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1846E46B4A242429AAD7566647826F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28502A-10BD-409F-AE2F-59EE83594BBC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1EF650970034518BC63E209E04F44B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24B078C-90BE-4415-AC01-E787E9198C9E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79D7CAD82A64FEEA015F8EE4D7C37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018209-B1CE-4EC7-B807-902A8B6F0DC1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6EFDAC8F55754AD7BE2ABE10CEBC35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E80992-5677-44E2-8108-F272B8F1B1D5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FDBCFB5D9AC406A960A364F5ACDE4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41A9EDB-9D69-472E-B7F3-62D4E12FC760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CA0C725CF5481DAEBD0DF796C643B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3387C9-EA0E-49C4-8F94-BDBA939AEC41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560E2C4115354DECA56E5CF72DDC80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C0BDDE-623E-4347-A8D2-1272E576B98D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35C19646AAA4B938E50839B8416D92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8FE793-C264-46F2-BB97-7C2520E89D57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4C48A5F3A52436EA2092DAC4CC8EC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3F166A3-EC53-45B4-BA7E-10A0207807A7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61A840F042A4F24997983FBD5AC535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5963B9-7CCE-4320-93F2-ADF385FC8AD8}"/>
      </w:docPartPr>
      <w:docPartBody>
        <w:p w:rsidR="00F12051" w:rsidRDefault="002D40A4" w:rsidP="002D40A4"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34ACCE94D794EABB1F23C54ABB1D0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D9EAB1-DB4F-4FBB-AA5D-2BD8CC725E8E}"/>
      </w:docPartPr>
      <w:docPartBody>
        <w:p w:rsidR="00FE3B63" w:rsidRDefault="008D5133" w:rsidP="008D5133">
          <w:pPr>
            <w:pStyle w:val="08C8B97F3B704481A4465FA5B48F4D78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2485A9FDC0042A886260DD67AA8A83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E496F77-3C0A-40EC-8D61-4337AAB136C9}"/>
      </w:docPartPr>
      <w:docPartBody>
        <w:p w:rsidR="00FE3B63" w:rsidRDefault="008D5133" w:rsidP="008D5133">
          <w:pPr>
            <w:pStyle w:val="ECC348D84D3A4156AFFDB961F65E6CE9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1C60CFC09654F7FB682FD6B4B1726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4D04EA-1B4E-4BE5-B2A0-BF27B78AA6B1}"/>
      </w:docPartPr>
      <w:docPartBody>
        <w:p w:rsidR="00FE3B63" w:rsidRDefault="008D5133" w:rsidP="008D5133">
          <w:pPr>
            <w:pStyle w:val="1043D73BF42541D18E975A8F7734F5BF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3DD267389DA44AE97C9EF7661EF6D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9D5EDFB-96D5-4087-9625-07B74A44D4D2}"/>
      </w:docPartPr>
      <w:docPartBody>
        <w:p w:rsidR="00FE3B63" w:rsidRDefault="008D5133" w:rsidP="008D5133">
          <w:pPr>
            <w:pStyle w:val="3C7CD361EEBC45A1B0B184A8D8D56C80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925BC8151D74DA38B0406F582CE1D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6CDAC2-2B05-40F8-B757-E39FB4FE8D28}"/>
      </w:docPartPr>
      <w:docPartBody>
        <w:p w:rsidR="00FE3B63" w:rsidRDefault="008D5133" w:rsidP="008D5133">
          <w:pPr>
            <w:pStyle w:val="9E23F58B0F254F798D4C872E9269D6BD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BA4131D79244DF69542A574B605AFF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1B4AE3-1185-4F1C-9F06-1BB1B3547C8F}"/>
      </w:docPartPr>
      <w:docPartBody>
        <w:p w:rsidR="00FE3B63" w:rsidRDefault="008D5133" w:rsidP="008D5133">
          <w:pPr>
            <w:pStyle w:val="D8059D7439F44EFBA04AEF5419E7A10F"/>
          </w:pPr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5CDC2A197D14BE784C32B6F85D64C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6E9546-5F47-44EF-AF68-01891EA58B24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D6F04E8E28D4FDDB26B645096A41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F46A9F2-5551-4184-8690-CE1DCF089511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F58E2F06D604FF29007B8AD2D9025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0C66CD-87FA-4E41-AFFD-2DD6A4AA3462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8C8B97F3B704481A4465FA5B48F4D7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E8697-F461-46A3-84D5-489D5D07CEE2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CC348D84D3A4156AFFDB961F65E6C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7E0F045-C59F-4296-AE71-31BED171AAC7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043D73BF42541D18E975A8F7734F5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099F1B-BDC3-43F2-B22C-21908385EC92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C7CD361EEBC45A1B0B184A8D8D56C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4C9F09-1D08-4A4B-9B7D-1BAF89FD3AEA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E23F58B0F254F798D4C872E9269D6B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9C50510-F5F2-4518-911E-5D3919E66F10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8059D7439F44EFBA04AEF5419E7A10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C0D44FE-AE35-4040-8D1C-697D126E7153}"/>
      </w:docPartPr>
      <w:docPartBody>
        <w:p w:rsidR="00FE3B63" w:rsidRDefault="008D5133" w:rsidP="008D5133">
          <w:pPr/>
          <w:r w:rsidRPr="00941CD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F0CF5"/>
    <w:rsid w:val="000022DF"/>
    <w:rsid w:val="00002D13"/>
    <w:rsid w:val="000169CD"/>
    <w:rsid w:val="00046CA9"/>
    <w:rsid w:val="0006335B"/>
    <w:rsid w:val="00064896"/>
    <w:rsid w:val="00065FC5"/>
    <w:rsid w:val="000922A6"/>
    <w:rsid w:val="000A040B"/>
    <w:rsid w:val="000A20CC"/>
    <w:rsid w:val="000C73E7"/>
    <w:rsid w:val="000D5529"/>
    <w:rsid w:val="000D5F66"/>
    <w:rsid w:val="000F2ED7"/>
    <w:rsid w:val="00123C44"/>
    <w:rsid w:val="00144220"/>
    <w:rsid w:val="0015447E"/>
    <w:rsid w:val="00180263"/>
    <w:rsid w:val="00184BB6"/>
    <w:rsid w:val="00185494"/>
    <w:rsid w:val="001B3FD7"/>
    <w:rsid w:val="001C5CD1"/>
    <w:rsid w:val="001F44B9"/>
    <w:rsid w:val="00201CF2"/>
    <w:rsid w:val="0022324B"/>
    <w:rsid w:val="002321F5"/>
    <w:rsid w:val="00235222"/>
    <w:rsid w:val="00237025"/>
    <w:rsid w:val="00241DC6"/>
    <w:rsid w:val="00252F08"/>
    <w:rsid w:val="00272C6E"/>
    <w:rsid w:val="00281BD4"/>
    <w:rsid w:val="002D40A4"/>
    <w:rsid w:val="002E570A"/>
    <w:rsid w:val="00305EF0"/>
    <w:rsid w:val="00313DE8"/>
    <w:rsid w:val="00331161"/>
    <w:rsid w:val="0034766E"/>
    <w:rsid w:val="0036221C"/>
    <w:rsid w:val="00366F2D"/>
    <w:rsid w:val="003700E8"/>
    <w:rsid w:val="0037143A"/>
    <w:rsid w:val="00386A53"/>
    <w:rsid w:val="0039202E"/>
    <w:rsid w:val="003A7565"/>
    <w:rsid w:val="003B19F1"/>
    <w:rsid w:val="003D0AD0"/>
    <w:rsid w:val="003E0700"/>
    <w:rsid w:val="003E7136"/>
    <w:rsid w:val="003E745F"/>
    <w:rsid w:val="00403342"/>
    <w:rsid w:val="0040336E"/>
    <w:rsid w:val="00410F4A"/>
    <w:rsid w:val="0042402D"/>
    <w:rsid w:val="004421B9"/>
    <w:rsid w:val="00473892"/>
    <w:rsid w:val="00477153"/>
    <w:rsid w:val="004A5BF9"/>
    <w:rsid w:val="004C2B3A"/>
    <w:rsid w:val="004E54F0"/>
    <w:rsid w:val="004F34D9"/>
    <w:rsid w:val="005028BA"/>
    <w:rsid w:val="00507807"/>
    <w:rsid w:val="00510E19"/>
    <w:rsid w:val="005130DC"/>
    <w:rsid w:val="00520296"/>
    <w:rsid w:val="00523406"/>
    <w:rsid w:val="00580973"/>
    <w:rsid w:val="00595FF5"/>
    <w:rsid w:val="0059609D"/>
    <w:rsid w:val="00597CA7"/>
    <w:rsid w:val="005A1294"/>
    <w:rsid w:val="005A5DF3"/>
    <w:rsid w:val="005A7364"/>
    <w:rsid w:val="005B15F2"/>
    <w:rsid w:val="005B32AF"/>
    <w:rsid w:val="005C7C09"/>
    <w:rsid w:val="005D73D1"/>
    <w:rsid w:val="005E068A"/>
    <w:rsid w:val="00604722"/>
    <w:rsid w:val="00615789"/>
    <w:rsid w:val="006405C1"/>
    <w:rsid w:val="0064503F"/>
    <w:rsid w:val="00652AF3"/>
    <w:rsid w:val="00681906"/>
    <w:rsid w:val="00681A55"/>
    <w:rsid w:val="0069266E"/>
    <w:rsid w:val="00695487"/>
    <w:rsid w:val="006B637B"/>
    <w:rsid w:val="006D6269"/>
    <w:rsid w:val="006E3660"/>
    <w:rsid w:val="006E440C"/>
    <w:rsid w:val="007251CB"/>
    <w:rsid w:val="00732885"/>
    <w:rsid w:val="00734FE3"/>
    <w:rsid w:val="0073675A"/>
    <w:rsid w:val="00745956"/>
    <w:rsid w:val="00754E84"/>
    <w:rsid w:val="0078205B"/>
    <w:rsid w:val="00791D5E"/>
    <w:rsid w:val="007C03F9"/>
    <w:rsid w:val="007C4CEA"/>
    <w:rsid w:val="007C7F71"/>
    <w:rsid w:val="007D2572"/>
    <w:rsid w:val="007D4475"/>
    <w:rsid w:val="007E268B"/>
    <w:rsid w:val="00830D0B"/>
    <w:rsid w:val="00834F5D"/>
    <w:rsid w:val="00857877"/>
    <w:rsid w:val="00883DEE"/>
    <w:rsid w:val="00886424"/>
    <w:rsid w:val="00893C32"/>
    <w:rsid w:val="008A56E6"/>
    <w:rsid w:val="008B4340"/>
    <w:rsid w:val="008B7130"/>
    <w:rsid w:val="008D5133"/>
    <w:rsid w:val="008D6B14"/>
    <w:rsid w:val="008E795C"/>
    <w:rsid w:val="00901EA6"/>
    <w:rsid w:val="009038BA"/>
    <w:rsid w:val="00927D49"/>
    <w:rsid w:val="00943FF3"/>
    <w:rsid w:val="00945718"/>
    <w:rsid w:val="00952B89"/>
    <w:rsid w:val="00957EA5"/>
    <w:rsid w:val="009658C9"/>
    <w:rsid w:val="009C1629"/>
    <w:rsid w:val="009D665E"/>
    <w:rsid w:val="009F3E63"/>
    <w:rsid w:val="00A06E7C"/>
    <w:rsid w:val="00A215CC"/>
    <w:rsid w:val="00A2183F"/>
    <w:rsid w:val="00A258FA"/>
    <w:rsid w:val="00A25A23"/>
    <w:rsid w:val="00A3068B"/>
    <w:rsid w:val="00A3229D"/>
    <w:rsid w:val="00A330DC"/>
    <w:rsid w:val="00A41824"/>
    <w:rsid w:val="00A46CBB"/>
    <w:rsid w:val="00A5029F"/>
    <w:rsid w:val="00A529A4"/>
    <w:rsid w:val="00A53712"/>
    <w:rsid w:val="00A5677C"/>
    <w:rsid w:val="00A614AF"/>
    <w:rsid w:val="00A84C21"/>
    <w:rsid w:val="00A90B6E"/>
    <w:rsid w:val="00AB68C2"/>
    <w:rsid w:val="00AC5982"/>
    <w:rsid w:val="00AC70E5"/>
    <w:rsid w:val="00AE5ADF"/>
    <w:rsid w:val="00AF3009"/>
    <w:rsid w:val="00AF5656"/>
    <w:rsid w:val="00AF6410"/>
    <w:rsid w:val="00B12607"/>
    <w:rsid w:val="00B12659"/>
    <w:rsid w:val="00B208FF"/>
    <w:rsid w:val="00B23399"/>
    <w:rsid w:val="00B25E44"/>
    <w:rsid w:val="00B454EE"/>
    <w:rsid w:val="00B5615E"/>
    <w:rsid w:val="00B5652B"/>
    <w:rsid w:val="00B67944"/>
    <w:rsid w:val="00B760B7"/>
    <w:rsid w:val="00B85EAC"/>
    <w:rsid w:val="00B94F12"/>
    <w:rsid w:val="00BD2930"/>
    <w:rsid w:val="00BE3EAF"/>
    <w:rsid w:val="00BE51B6"/>
    <w:rsid w:val="00C00194"/>
    <w:rsid w:val="00C07FA5"/>
    <w:rsid w:val="00C1451B"/>
    <w:rsid w:val="00C23676"/>
    <w:rsid w:val="00C31BD7"/>
    <w:rsid w:val="00C37592"/>
    <w:rsid w:val="00C467DE"/>
    <w:rsid w:val="00C6473F"/>
    <w:rsid w:val="00CB29AA"/>
    <w:rsid w:val="00CB7E19"/>
    <w:rsid w:val="00CC7AD4"/>
    <w:rsid w:val="00CF77C1"/>
    <w:rsid w:val="00D103C1"/>
    <w:rsid w:val="00D2317A"/>
    <w:rsid w:val="00D334C2"/>
    <w:rsid w:val="00D46B01"/>
    <w:rsid w:val="00D62C13"/>
    <w:rsid w:val="00D70EF2"/>
    <w:rsid w:val="00D72075"/>
    <w:rsid w:val="00D902CE"/>
    <w:rsid w:val="00DC5909"/>
    <w:rsid w:val="00DD2172"/>
    <w:rsid w:val="00DD5D1E"/>
    <w:rsid w:val="00DE5F9E"/>
    <w:rsid w:val="00DF0CF5"/>
    <w:rsid w:val="00DF3647"/>
    <w:rsid w:val="00E05F47"/>
    <w:rsid w:val="00E50068"/>
    <w:rsid w:val="00E63093"/>
    <w:rsid w:val="00E66EBC"/>
    <w:rsid w:val="00E836E6"/>
    <w:rsid w:val="00E85A9F"/>
    <w:rsid w:val="00E938FB"/>
    <w:rsid w:val="00EB564C"/>
    <w:rsid w:val="00EC7E10"/>
    <w:rsid w:val="00ED312B"/>
    <w:rsid w:val="00ED4635"/>
    <w:rsid w:val="00EE202C"/>
    <w:rsid w:val="00EE4375"/>
    <w:rsid w:val="00EE7C28"/>
    <w:rsid w:val="00EF3869"/>
    <w:rsid w:val="00EF3AA2"/>
    <w:rsid w:val="00F019C9"/>
    <w:rsid w:val="00F12051"/>
    <w:rsid w:val="00F143F0"/>
    <w:rsid w:val="00F23BCD"/>
    <w:rsid w:val="00F26B3E"/>
    <w:rsid w:val="00F74206"/>
    <w:rsid w:val="00F75B91"/>
    <w:rsid w:val="00F83C2B"/>
    <w:rsid w:val="00F918DF"/>
    <w:rsid w:val="00F94B8C"/>
    <w:rsid w:val="00FA193B"/>
    <w:rsid w:val="00FB0825"/>
    <w:rsid w:val="00FB2647"/>
    <w:rsid w:val="00FC324D"/>
    <w:rsid w:val="00FE17E4"/>
    <w:rsid w:val="00FE3B63"/>
    <w:rsid w:val="00FF1D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84C21"/>
  </w:style>
  <w:style w:type="paragraph" w:customStyle="1" w:styleId="A34ACCE94D794EABB1F23C54ABB1D0F5">
    <w:name w:val="A34ACCE94D794EABB1F23C54ABB1D0F5"/>
    <w:rsid w:val="008D5133"/>
    <w:rPr>
      <w:lang w:val="en-US"/>
    </w:rPr>
  </w:style>
  <w:style w:type="paragraph" w:customStyle="1" w:styleId="C2485A9FDC0042A886260DD67AA8A839">
    <w:name w:val="C2485A9FDC0042A886260DD67AA8A839"/>
    <w:rsid w:val="008D5133"/>
    <w:rPr>
      <w:lang w:val="en-US"/>
    </w:rPr>
  </w:style>
  <w:style w:type="paragraph" w:customStyle="1" w:styleId="B1C60CFC09654F7FB682FD6B4B172635">
    <w:name w:val="B1C60CFC09654F7FB682FD6B4B172635"/>
    <w:rsid w:val="008D5133"/>
    <w:rPr>
      <w:lang w:val="en-US"/>
    </w:rPr>
  </w:style>
  <w:style w:type="paragraph" w:customStyle="1" w:styleId="A3DD267389DA44AE97C9EF7661EF6D3C">
    <w:name w:val="A3DD267389DA44AE97C9EF7661EF6D3C"/>
    <w:rsid w:val="008D5133"/>
    <w:rPr>
      <w:lang w:val="en-US"/>
    </w:rPr>
  </w:style>
  <w:style w:type="paragraph" w:customStyle="1" w:styleId="0925BC8151D74DA38B0406F582CE1DE1">
    <w:name w:val="0925BC8151D74DA38B0406F582CE1DE1"/>
    <w:rsid w:val="008D5133"/>
    <w:rPr>
      <w:lang w:val="en-US"/>
    </w:rPr>
  </w:style>
  <w:style w:type="paragraph" w:customStyle="1" w:styleId="9BA4131D79244DF69542A574B605AFFA">
    <w:name w:val="9BA4131D79244DF69542A574B605AFFA"/>
    <w:rsid w:val="008D5133"/>
    <w:rPr>
      <w:lang w:val="en-US"/>
    </w:rPr>
  </w:style>
  <w:style w:type="paragraph" w:customStyle="1" w:styleId="A5CDC2A197D14BE784C32B6F85D64C9C">
    <w:name w:val="A5CDC2A197D14BE784C32B6F85D64C9C"/>
    <w:rsid w:val="008D5133"/>
    <w:rPr>
      <w:lang w:val="en-US"/>
    </w:rPr>
  </w:style>
  <w:style w:type="paragraph" w:customStyle="1" w:styleId="BD6F04E8E28D4FDDB26B645096A41FEB">
    <w:name w:val="BD6F04E8E28D4FDDB26B645096A41FEB"/>
    <w:rsid w:val="008D5133"/>
    <w:rPr>
      <w:lang w:val="en-US"/>
    </w:rPr>
  </w:style>
  <w:style w:type="paragraph" w:customStyle="1" w:styleId="9F58E2F06D604FF29007B8AD2D902589">
    <w:name w:val="9F58E2F06D604FF29007B8AD2D902589"/>
    <w:rsid w:val="008D5133"/>
    <w:rPr>
      <w:lang w:val="en-US"/>
    </w:rPr>
  </w:style>
  <w:style w:type="paragraph" w:customStyle="1" w:styleId="08C8B97F3B704481A4465FA5B48F4D78">
    <w:name w:val="08C8B97F3B704481A4465FA5B48F4D78"/>
    <w:rsid w:val="008D5133"/>
    <w:rPr>
      <w:lang w:val="en-US"/>
    </w:rPr>
  </w:style>
  <w:style w:type="paragraph" w:customStyle="1" w:styleId="ECC348D84D3A4156AFFDB961F65E6CE9">
    <w:name w:val="ECC348D84D3A4156AFFDB961F65E6CE9"/>
    <w:rsid w:val="008D5133"/>
    <w:rPr>
      <w:lang w:val="en-US"/>
    </w:rPr>
  </w:style>
  <w:style w:type="paragraph" w:customStyle="1" w:styleId="1043D73BF42541D18E975A8F7734F5BF">
    <w:name w:val="1043D73BF42541D18E975A8F7734F5BF"/>
    <w:rsid w:val="008D5133"/>
    <w:rPr>
      <w:lang w:val="en-US"/>
    </w:rPr>
  </w:style>
  <w:style w:type="paragraph" w:customStyle="1" w:styleId="3C7CD361EEBC45A1B0B184A8D8D56C80">
    <w:name w:val="3C7CD361EEBC45A1B0B184A8D8D56C80"/>
    <w:rsid w:val="008D5133"/>
    <w:rPr>
      <w:lang w:val="en-US"/>
    </w:rPr>
  </w:style>
  <w:style w:type="paragraph" w:customStyle="1" w:styleId="9E23F58B0F254F798D4C872E9269D6BD">
    <w:name w:val="9E23F58B0F254F798D4C872E9269D6BD"/>
    <w:rsid w:val="008D5133"/>
    <w:rPr>
      <w:lang w:val="en-US"/>
    </w:rPr>
  </w:style>
  <w:style w:type="paragraph" w:customStyle="1" w:styleId="D8059D7439F44EFBA04AEF5419E7A10F">
    <w:name w:val="D8059D7439F44EFBA04AEF5419E7A10F"/>
    <w:rsid w:val="008D5133"/>
    <w:rPr>
      <w:lang w:val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69370EA-F12A-854A-B46B-74E2F5E537AB}">
  <we:reference id="wa200002891" version="2021.3.29.10" store="zh-CN" storeType="OMEX"/>
  <we:alternateReferences>
    <we:reference id="WA200002891" version="2021.3.29.10" store="WA200002891" storeType="OMEX"/>
  </we:alternateReferences>
  <we:properties>
    <we:property name="CitaviDocumentProperty_1007" value="&quot;9d72dff3-ab78-2953-8024-d49fbd0fcadd&quot;"/>
    <we:property name="CitaviDocumentProperty_1008" value="&quot;placeholders&quot;"/>
    <we:property name="CitaviDocumentProperty_31" value="&quot;vgvlzry5up258j2st13scsgph5b3dzqgw0s5jwnq&quot;"/>
    <we:property name="CitaviDocumentProperty_33" value="&quot;{\&quot;CitationSystem\&quot;:1,\&quot;FileName\&quot;:\&quot;CitaviDefaultCitationStyle.ccs\&quot;,\&quot;Name\&quot;:\&quot;Citavi Default Style\&quot;,\&quot;Id\&quot;:\&quot;9563ff4a-b601-4e5c-b658-cdca4023c4db\&quot;,\&quot;Version\&quot;:12}&quot;"/>
    <we:property name="CitaviDocumentProperty_34" value="114"/>
    <we:property name="CitaviDocumentProperty_7" value="&quot;Biofilm&quot;"/>
    <we:property name="CitaviDocumentProperty_8" value="&quot;WestEurope&quot;"/>
    <we:property name="Office.AutoShowTaskpaneWithDocument" value="false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BC1B6B-984D-4693-87CD-696270DEDD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69567</Words>
  <Characters>396536</Characters>
  <Application>Microsoft Office Word</Application>
  <DocSecurity>0</DocSecurity>
  <Lines>3304</Lines>
  <Paragraphs>9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Freie Universitaet Berlin</Company>
  <LinksUpToDate>false</LinksUpToDate>
  <CharactersWithSpaces>465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x</dc:creator>
  <cp:keywords/>
  <dc:description/>
  <cp:lastModifiedBy>Huang, Xia</cp:lastModifiedBy>
  <cp:revision>5</cp:revision>
  <dcterms:created xsi:type="dcterms:W3CDTF">2026-03-09T11:00:00Z</dcterms:created>
  <dcterms:modified xsi:type="dcterms:W3CDTF">2026-03-09T1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Biofilm</vt:lpwstr>
  </property>
  <property fmtid="{D5CDD505-2E9C-101B-9397-08002B2CF9AE}" pid="3" name="CitaviDocumentProperty_25">
    <vt:lpwstr>True</vt:lpwstr>
  </property>
  <property fmtid="{D5CDD505-2E9C-101B-9397-08002B2CF9AE}" pid="4" name="CitaviDocumentProperty_11">
    <vt:lpwstr>Heading 1</vt:lpwstr>
  </property>
  <property fmtid="{D5CDD505-2E9C-101B-9397-08002B2CF9AE}" pid="5" name="CitaviDocumentProperty_12">
    <vt:lpwstr>Normal</vt:lpwstr>
  </property>
  <property fmtid="{D5CDD505-2E9C-101B-9397-08002B2CF9AE}" pid="6" name="CitaviDocumentProperty_16">
    <vt:lpwstr>Subtitle</vt:lpwstr>
  </property>
  <property fmtid="{D5CDD505-2E9C-101B-9397-08002B2CF9AE}" pid="7" name="CitaviDocumentProperty_13">
    <vt:lpwstr>Normal</vt:lpwstr>
  </property>
  <property fmtid="{D5CDD505-2E9C-101B-9397-08002B2CF9AE}" pid="8" name="CitaviDocumentProperty_15">
    <vt:lpwstr>Normal</vt:lpwstr>
  </property>
  <property fmtid="{D5CDD505-2E9C-101B-9397-08002B2CF9AE}" pid="9" name="CitaviDocumentProperty_17">
    <vt:lpwstr>Normal</vt:lpwstr>
  </property>
  <property fmtid="{D5CDD505-2E9C-101B-9397-08002B2CF9AE}" pid="10" name="CitaviDocumentProperty_8">
    <vt:lpwstr>CloudProjectKey=vgvlzry5up258j2st13scsgph5b3dzqgw0s5jwnq; ProjectName=Biofilm</vt:lpwstr>
  </property>
  <property fmtid="{D5CDD505-2E9C-101B-9397-08002B2CF9AE}" pid="11" name="ZOTERO_PREF_1">
    <vt:lpwstr>&lt;data data-version="3" zotero-version="8.0.3"&gt;&lt;session id="Kv5b0Ygq"/&gt;&lt;style id="http://www.zotero.org/styles/bmc-microbiology" hasBibliography="1" bibliographyStyleHasBeenSet="0"/&gt;&lt;prefs&gt;&lt;pref name="fieldType" value="Field"/&gt;&lt;pref name="automaticJournalA</vt:lpwstr>
  </property>
  <property fmtid="{D5CDD505-2E9C-101B-9397-08002B2CF9AE}" pid="12" name="ZOTERO_PREF_2">
    <vt:lpwstr>bbreviations" value="true"/&gt;&lt;/prefs&gt;&lt;/data&gt;</vt:lpwstr>
  </property>
  <property fmtid="{D5CDD505-2E9C-101B-9397-08002B2CF9AE}" pid="13" name="CitaviDocumentProperty_0">
    <vt:lpwstr>d44ccb59-62d2-4fdc-ad91-d4f67d9196ff</vt:lpwstr>
  </property>
  <property fmtid="{D5CDD505-2E9C-101B-9397-08002B2CF9AE}" pid="14" name="CitaviDocumentProperty_1">
    <vt:lpwstr>7.0.7.1</vt:lpwstr>
  </property>
  <property fmtid="{D5CDD505-2E9C-101B-9397-08002B2CF9AE}" pid="15" name="CitaviDocumentProperty_6">
    <vt:lpwstr>False</vt:lpwstr>
  </property>
</Properties>
</file>